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975AD" w14:textId="77777777" w:rsidR="00A9226E" w:rsidRPr="00182A99" w:rsidRDefault="00A9226E" w:rsidP="00FB7E0B">
      <w:pPr>
        <w:pStyle w:val="Title"/>
        <w:jc w:val="center"/>
        <w:rPr>
          <w:i/>
        </w:rPr>
      </w:pPr>
      <w:bookmarkStart w:id="0" w:name="_Hlk529016580"/>
      <w:r w:rsidRPr="00FB7E0B">
        <w:rPr>
          <w:sz w:val="28"/>
          <w:szCs w:val="28"/>
        </w:rPr>
        <w:t xml:space="preserve">IMPLEMENTASI </w:t>
      </w:r>
      <w:r w:rsidRPr="00FB7E0B">
        <w:rPr>
          <w:i/>
          <w:sz w:val="28"/>
          <w:szCs w:val="28"/>
        </w:rPr>
        <w:t>DATA MINING</w:t>
      </w:r>
      <w:r w:rsidRPr="00FB7E0B">
        <w:rPr>
          <w:sz w:val="28"/>
          <w:szCs w:val="28"/>
        </w:rPr>
        <w:t xml:space="preserve"> UNTUK IDENTIFIKASI PENYAKIT GINJAL KRONIS (PGK) MENGGUNAKAN K-</w:t>
      </w:r>
      <w:r w:rsidRPr="00FB7E0B">
        <w:rPr>
          <w:i/>
          <w:sz w:val="28"/>
          <w:szCs w:val="28"/>
        </w:rPr>
        <w:t xml:space="preserve">NEAREST NEIGHBOR </w:t>
      </w:r>
      <w:r w:rsidRPr="00FB7E0B">
        <w:rPr>
          <w:sz w:val="28"/>
          <w:szCs w:val="28"/>
        </w:rPr>
        <w:t xml:space="preserve">(KNN) DENGAN </w:t>
      </w:r>
      <w:r w:rsidRPr="00FB7E0B">
        <w:rPr>
          <w:i/>
          <w:sz w:val="28"/>
          <w:szCs w:val="28"/>
        </w:rPr>
        <w:t>BACKWARD ELIMINATION</w:t>
      </w:r>
    </w:p>
    <w:p w14:paraId="15844930" w14:textId="77777777" w:rsidR="00A9226E" w:rsidRPr="00A9226E" w:rsidRDefault="00A9226E" w:rsidP="00A50EA5"/>
    <w:p w14:paraId="0EF87A07" w14:textId="77777777" w:rsidR="00A9226E" w:rsidRPr="00A9226E" w:rsidRDefault="00A9226E" w:rsidP="00A50EA5"/>
    <w:p w14:paraId="6D6E0BDF" w14:textId="77777777" w:rsidR="00A9226E" w:rsidRPr="00A9226E" w:rsidRDefault="00A9226E" w:rsidP="00A50EA5"/>
    <w:p w14:paraId="31CA6618" w14:textId="77777777" w:rsidR="00A9226E" w:rsidRPr="00A9226E" w:rsidRDefault="00A9226E" w:rsidP="00FB7E0B">
      <w:pPr>
        <w:jc w:val="center"/>
      </w:pPr>
      <w:r w:rsidRPr="00A9226E">
        <w:rPr>
          <w:noProof/>
          <w:lang w:val="en-GB" w:eastAsia="en-GB"/>
        </w:rPr>
        <w:drawing>
          <wp:inline distT="0" distB="0" distL="0" distR="0" wp14:anchorId="274A81C9" wp14:editId="7061CF69">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3CBB78C4" w14:textId="77777777" w:rsidR="00A9226E" w:rsidRPr="00A9226E" w:rsidRDefault="00A9226E" w:rsidP="00A50EA5"/>
    <w:p w14:paraId="7F14CD11" w14:textId="77777777" w:rsidR="00A9226E" w:rsidRPr="00A9226E" w:rsidRDefault="00A9226E" w:rsidP="00A50EA5"/>
    <w:p w14:paraId="5C0C0B85" w14:textId="77777777" w:rsidR="00A9226E" w:rsidRPr="00A9226E" w:rsidRDefault="00A9226E" w:rsidP="00A50EA5"/>
    <w:p w14:paraId="5522E161" w14:textId="77777777" w:rsidR="00A9226E" w:rsidRPr="00A9226E" w:rsidRDefault="00A9226E" w:rsidP="00A50EA5"/>
    <w:p w14:paraId="362D2DF1" w14:textId="77777777" w:rsidR="00A9226E" w:rsidRPr="00A9226E" w:rsidRDefault="00A9226E" w:rsidP="00A50EA5"/>
    <w:p w14:paraId="7E483902" w14:textId="77777777" w:rsidR="00A9226E" w:rsidRPr="00FB7E0B" w:rsidRDefault="00A9226E" w:rsidP="00FB7E0B">
      <w:pPr>
        <w:jc w:val="center"/>
        <w:rPr>
          <w:b/>
          <w:bCs/>
        </w:rPr>
      </w:pPr>
      <w:r w:rsidRPr="00FB7E0B">
        <w:rPr>
          <w:b/>
          <w:bCs/>
        </w:rPr>
        <w:t>TUGAS AKHIR</w:t>
      </w:r>
    </w:p>
    <w:p w14:paraId="33C0065A" w14:textId="77777777" w:rsidR="00A9226E" w:rsidRPr="00A9226E" w:rsidRDefault="00A9226E" w:rsidP="00A50EA5"/>
    <w:p w14:paraId="68C071A6" w14:textId="77777777" w:rsidR="00A9226E" w:rsidRPr="00A9226E" w:rsidRDefault="00A9226E" w:rsidP="00A50EA5"/>
    <w:p w14:paraId="39D4EE08" w14:textId="308CF28E" w:rsidR="00A9226E" w:rsidRPr="00FB7E0B" w:rsidRDefault="00A9226E" w:rsidP="00FB7E0B">
      <w:pPr>
        <w:jc w:val="center"/>
        <w:rPr>
          <w:b/>
          <w:bCs/>
        </w:rPr>
      </w:pPr>
      <w:r w:rsidRPr="00FB7E0B">
        <w:rPr>
          <w:b/>
          <w:bCs/>
        </w:rPr>
        <w:t>Disusun Sebagai Salah Satu Syarat</w:t>
      </w:r>
    </w:p>
    <w:p w14:paraId="38BC84FE" w14:textId="2A41F0E7" w:rsidR="00A9226E" w:rsidRPr="00FB7E0B" w:rsidRDefault="00A9226E" w:rsidP="00FB7E0B">
      <w:pPr>
        <w:jc w:val="center"/>
        <w:rPr>
          <w:b/>
          <w:bCs/>
        </w:rPr>
      </w:pPr>
      <w:r w:rsidRPr="00FB7E0B">
        <w:rPr>
          <w:b/>
          <w:bCs/>
        </w:rPr>
        <w:t>untuk Memperoleh Gelar Sarjana Komputer</w:t>
      </w:r>
    </w:p>
    <w:p w14:paraId="3346E72E" w14:textId="77777777" w:rsidR="00A9226E" w:rsidRPr="00FB7E0B" w:rsidRDefault="00A9226E" w:rsidP="00FB7E0B">
      <w:pPr>
        <w:jc w:val="center"/>
        <w:rPr>
          <w:b/>
          <w:bCs/>
        </w:rPr>
      </w:pPr>
      <w:r w:rsidRPr="00FB7E0B">
        <w:rPr>
          <w:b/>
          <w:bCs/>
        </w:rPr>
        <w:t>pada Departemen Ilmu Komputer / Informatika</w:t>
      </w:r>
    </w:p>
    <w:p w14:paraId="421FA08F" w14:textId="77777777" w:rsidR="00A9226E" w:rsidRPr="00A9226E" w:rsidRDefault="00A9226E" w:rsidP="00A50EA5"/>
    <w:p w14:paraId="525F676A" w14:textId="77777777" w:rsidR="00A9226E" w:rsidRPr="00A9226E" w:rsidRDefault="00A9226E" w:rsidP="00A50EA5"/>
    <w:p w14:paraId="310F22B4" w14:textId="77777777" w:rsidR="00A9226E" w:rsidRPr="00A9226E" w:rsidRDefault="00A9226E" w:rsidP="00A50EA5"/>
    <w:p w14:paraId="2CB31B06" w14:textId="77777777" w:rsidR="00A9226E" w:rsidRPr="00A9226E" w:rsidRDefault="00A9226E" w:rsidP="00A50EA5"/>
    <w:p w14:paraId="6E208187" w14:textId="77777777" w:rsidR="00A9226E" w:rsidRPr="00FB7E0B" w:rsidRDefault="00A9226E" w:rsidP="00FB7E0B">
      <w:pPr>
        <w:jc w:val="center"/>
        <w:rPr>
          <w:b/>
          <w:bCs/>
        </w:rPr>
      </w:pPr>
      <w:r w:rsidRPr="00FB7E0B">
        <w:rPr>
          <w:b/>
          <w:bCs/>
        </w:rPr>
        <w:t>Disusun Oleh:</w:t>
      </w:r>
    </w:p>
    <w:p w14:paraId="70161BC4" w14:textId="77777777" w:rsidR="00A9226E" w:rsidRPr="00FB7E0B" w:rsidRDefault="00A9226E" w:rsidP="00FB7E0B">
      <w:pPr>
        <w:jc w:val="center"/>
        <w:rPr>
          <w:b/>
          <w:bCs/>
        </w:rPr>
      </w:pPr>
      <w:r w:rsidRPr="00FB7E0B">
        <w:rPr>
          <w:b/>
          <w:bCs/>
        </w:rPr>
        <w:t>IKHSAN WISNUADJI G</w:t>
      </w:r>
    </w:p>
    <w:p w14:paraId="1B3414A2" w14:textId="77777777" w:rsidR="00421855" w:rsidRPr="00FB7E0B" w:rsidRDefault="00A9226E" w:rsidP="00FB7E0B">
      <w:pPr>
        <w:jc w:val="center"/>
        <w:rPr>
          <w:b/>
          <w:bCs/>
        </w:rPr>
      </w:pPr>
      <w:r w:rsidRPr="00FB7E0B">
        <w:rPr>
          <w:b/>
          <w:bCs/>
        </w:rPr>
        <w:t>24010313130108</w:t>
      </w:r>
      <w:bookmarkEnd w:id="0"/>
    </w:p>
    <w:p w14:paraId="38084A04" w14:textId="77777777" w:rsidR="00C922AB" w:rsidRDefault="00C922AB" w:rsidP="00A50EA5">
      <w:pPr>
        <w:rPr>
          <w:lang w:val="en-ID"/>
        </w:rPr>
        <w:sectPr w:rsidR="00C922AB" w:rsidSect="007B38C2">
          <w:footerReference w:type="default" r:id="rId9"/>
          <w:footerReference w:type="first" r:id="rId10"/>
          <w:pgSz w:w="11906" w:h="16838"/>
          <w:pgMar w:top="1701" w:right="1418" w:bottom="1418" w:left="1701" w:header="708" w:footer="708" w:gutter="0"/>
          <w:cols w:space="708"/>
          <w:docGrid w:linePitch="360"/>
        </w:sectPr>
      </w:pPr>
    </w:p>
    <w:p w14:paraId="310C5A04" w14:textId="77777777" w:rsidR="00484A1E" w:rsidRDefault="00672FAD" w:rsidP="007A2E58">
      <w:pPr>
        <w:pStyle w:val="Heading1"/>
        <w:numPr>
          <w:ilvl w:val="0"/>
          <w:numId w:val="0"/>
        </w:numPr>
      </w:pPr>
      <w:bookmarkStart w:id="1" w:name="_Toc529065764"/>
      <w:r>
        <w:lastRenderedPageBreak/>
        <w:t>HALAMAN PERNYATAAN KEASLIAN SKRIPSI</w:t>
      </w:r>
      <w:bookmarkEnd w:id="1"/>
    </w:p>
    <w:p w14:paraId="41E607C5" w14:textId="77777777" w:rsidR="00672FAD" w:rsidRDefault="00672FAD" w:rsidP="00A50EA5">
      <w:pPr>
        <w:rPr>
          <w:lang w:val="en-ID"/>
        </w:rPr>
      </w:pPr>
    </w:p>
    <w:p w14:paraId="30C4F2E0" w14:textId="77777777" w:rsidR="00DC20FA" w:rsidRDefault="00DC20FA" w:rsidP="00A50EA5">
      <w:pPr>
        <w:rPr>
          <w:lang w:val="en-ID"/>
        </w:rPr>
      </w:pPr>
    </w:p>
    <w:p w14:paraId="0EA63AD8" w14:textId="77777777" w:rsidR="00672FAD" w:rsidRDefault="00672FAD" w:rsidP="00A50EA5">
      <w:pPr>
        <w:rPr>
          <w:lang w:val="en-ID"/>
        </w:rPr>
      </w:pPr>
      <w:r>
        <w:rPr>
          <w:lang w:val="en-ID"/>
        </w:rPr>
        <w:t>Saya yang bertanda tangan dibawah ini:</w:t>
      </w:r>
    </w:p>
    <w:p w14:paraId="1A2C1E2D" w14:textId="77777777" w:rsidR="00672FAD" w:rsidRDefault="00672FAD" w:rsidP="00A50EA5">
      <w:pPr>
        <w:rPr>
          <w:lang w:val="en-ID"/>
        </w:rPr>
      </w:pPr>
    </w:p>
    <w:p w14:paraId="298E768C" w14:textId="77777777" w:rsidR="00672FAD" w:rsidRDefault="00672FAD" w:rsidP="00A50EA5">
      <w:pPr>
        <w:rPr>
          <w:lang w:val="en-ID"/>
        </w:rPr>
      </w:pPr>
      <w:r>
        <w:rPr>
          <w:lang w:val="en-ID"/>
        </w:rPr>
        <w:t>Nama</w:t>
      </w:r>
      <w:r>
        <w:rPr>
          <w:lang w:val="en-ID"/>
        </w:rPr>
        <w:tab/>
        <w:t>: Ikhsan Wisnuadji Gamadarenda</w:t>
      </w:r>
    </w:p>
    <w:p w14:paraId="5966964D" w14:textId="77777777" w:rsidR="00672FAD" w:rsidRDefault="00672FAD" w:rsidP="00A50EA5">
      <w:pPr>
        <w:rPr>
          <w:lang w:val="en-ID"/>
        </w:rPr>
      </w:pPr>
      <w:r>
        <w:rPr>
          <w:lang w:val="en-ID"/>
        </w:rPr>
        <w:t>NIM</w:t>
      </w:r>
      <w:r>
        <w:rPr>
          <w:lang w:val="en-ID"/>
        </w:rPr>
        <w:tab/>
        <w:t>: 24010313130108</w:t>
      </w:r>
    </w:p>
    <w:p w14:paraId="4FA0DFB7" w14:textId="77777777" w:rsidR="00672FAD" w:rsidRDefault="00672FAD" w:rsidP="00A50EA5">
      <w:pPr>
        <w:rPr>
          <w:i/>
          <w:iCs/>
          <w:lang w:val="en-ID"/>
        </w:rPr>
      </w:pPr>
      <w:r>
        <w:rPr>
          <w:lang w:val="en-ID"/>
        </w:rPr>
        <w:t>Judul</w:t>
      </w:r>
      <w:r>
        <w:rPr>
          <w:lang w:val="en-ID"/>
        </w:rPr>
        <w:tab/>
        <w:t xml:space="preserve">: </w:t>
      </w:r>
      <w:r w:rsidR="00DC20FA" w:rsidRPr="00DC20FA">
        <w:rPr>
          <w:lang w:val="en-ID"/>
        </w:rPr>
        <w:t xml:space="preserve">Implementasi Data Mining </w:t>
      </w:r>
      <w:r w:rsidR="00DC20FA">
        <w:rPr>
          <w:lang w:val="en-ID"/>
        </w:rPr>
        <w:t>u</w:t>
      </w:r>
      <w:r w:rsidR="00DC20FA" w:rsidRPr="00DC20FA">
        <w:rPr>
          <w:lang w:val="en-ID"/>
        </w:rPr>
        <w:t>ntuk Identifikasi Penyakit Ginjal Kronis (P</w:t>
      </w:r>
      <w:r w:rsidR="00DC20FA">
        <w:rPr>
          <w:lang w:val="en-ID"/>
        </w:rPr>
        <w:t>GK</w:t>
      </w:r>
      <w:r w:rsidR="00DC20FA" w:rsidRPr="00DC20FA">
        <w:rPr>
          <w:lang w:val="en-ID"/>
        </w:rPr>
        <w:t>) Menggunakan K-</w:t>
      </w:r>
      <w:r w:rsidR="00DC20FA" w:rsidRPr="00EC2BD3">
        <w:rPr>
          <w:i/>
          <w:iCs/>
          <w:lang w:val="en-ID"/>
        </w:rPr>
        <w:t>Nearest Neighbor</w:t>
      </w:r>
      <w:r w:rsidR="00DC20FA" w:rsidRPr="00DC20FA">
        <w:rPr>
          <w:lang w:val="en-ID"/>
        </w:rPr>
        <w:t xml:space="preserve"> (</w:t>
      </w:r>
      <w:r w:rsidR="00DC20FA">
        <w:rPr>
          <w:lang w:val="en-ID"/>
        </w:rPr>
        <w:t>kNN</w:t>
      </w:r>
      <w:r w:rsidR="00DC20FA" w:rsidRPr="00DC20FA">
        <w:rPr>
          <w:lang w:val="en-ID"/>
        </w:rPr>
        <w:t xml:space="preserve">) </w:t>
      </w:r>
      <w:r w:rsidR="00DC20FA">
        <w:rPr>
          <w:lang w:val="en-ID"/>
        </w:rPr>
        <w:t>d</w:t>
      </w:r>
      <w:r w:rsidR="00DC20FA" w:rsidRPr="00DC20FA">
        <w:rPr>
          <w:lang w:val="en-ID"/>
        </w:rPr>
        <w:t xml:space="preserve">engan </w:t>
      </w:r>
      <w:r w:rsidR="00DC20FA" w:rsidRPr="00C615B2">
        <w:rPr>
          <w:i/>
          <w:iCs/>
          <w:lang w:val="en-ID"/>
        </w:rPr>
        <w:t>Backward Elimination</w:t>
      </w:r>
    </w:p>
    <w:p w14:paraId="69B33DDA" w14:textId="77777777" w:rsidR="00682927" w:rsidRDefault="00682927" w:rsidP="00A50EA5">
      <w:pPr>
        <w:rPr>
          <w:lang w:val="en-ID"/>
        </w:rPr>
      </w:pPr>
    </w:p>
    <w:p w14:paraId="1C58D440" w14:textId="77777777" w:rsidR="00682927" w:rsidRDefault="00682927" w:rsidP="00A50EA5">
      <w:pPr>
        <w:rPr>
          <w:lang w:val="en-ID"/>
        </w:rPr>
      </w:pPr>
      <w:r>
        <w:rPr>
          <w:lang w:val="en-ID"/>
        </w:rPr>
        <w:t>Dengan ini menyatakan bahwa dalam tugas akhir/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w:t>
      </w:r>
    </w:p>
    <w:p w14:paraId="16D35EFD" w14:textId="77777777" w:rsidR="00682927" w:rsidRDefault="00682927" w:rsidP="00A50EA5">
      <w:pPr>
        <w:rPr>
          <w:lang w:val="en-ID"/>
        </w:rPr>
      </w:pPr>
    </w:p>
    <w:p w14:paraId="45EFCB2E" w14:textId="77777777" w:rsidR="00682927" w:rsidRDefault="00682927" w:rsidP="00A50EA5">
      <w:pPr>
        <w:rPr>
          <w:lang w:val="en-ID"/>
        </w:rPr>
      </w:pPr>
    </w:p>
    <w:p w14:paraId="1B527130" w14:textId="77777777" w:rsidR="00682927" w:rsidRDefault="008803BE" w:rsidP="002926CB">
      <w:pPr>
        <w:ind w:left="4320" w:firstLine="720"/>
        <w:rPr>
          <w:lang w:val="en-ID"/>
        </w:rPr>
      </w:pPr>
      <w:r>
        <w:rPr>
          <w:lang w:val="en-ID"/>
        </w:rPr>
        <w:t>Semarang, xx November 2018</w:t>
      </w:r>
    </w:p>
    <w:p w14:paraId="44CD113C" w14:textId="77777777" w:rsidR="008803BE" w:rsidRDefault="008803BE" w:rsidP="00A50EA5">
      <w:pPr>
        <w:rPr>
          <w:lang w:val="en-ID"/>
        </w:rPr>
      </w:pPr>
    </w:p>
    <w:p w14:paraId="0A1AF9A0" w14:textId="77777777" w:rsidR="008803BE" w:rsidRDefault="008803BE" w:rsidP="00A50EA5">
      <w:pPr>
        <w:rPr>
          <w:lang w:val="en-ID"/>
        </w:rPr>
      </w:pPr>
    </w:p>
    <w:p w14:paraId="47E725E6" w14:textId="77777777" w:rsidR="008803BE" w:rsidRDefault="008803BE" w:rsidP="00A50EA5">
      <w:pPr>
        <w:rPr>
          <w:lang w:val="en-ID"/>
        </w:rPr>
      </w:pPr>
    </w:p>
    <w:p w14:paraId="09A5B9EE" w14:textId="77777777" w:rsidR="008803BE" w:rsidRDefault="008803BE" w:rsidP="002926CB">
      <w:pPr>
        <w:ind w:left="4320" w:firstLine="720"/>
        <w:rPr>
          <w:lang w:val="en-ID"/>
        </w:rPr>
      </w:pPr>
      <w:r w:rsidRPr="008803BE">
        <w:rPr>
          <w:lang w:val="en-ID"/>
        </w:rPr>
        <w:t>Ikhsan Wisnuadji Gamadarenda</w:t>
      </w:r>
    </w:p>
    <w:p w14:paraId="35DA9CFA" w14:textId="77777777" w:rsidR="00672FAD" w:rsidRDefault="008803BE" w:rsidP="002926CB">
      <w:pPr>
        <w:ind w:left="4320" w:firstLine="720"/>
        <w:rPr>
          <w:lang w:val="en-ID"/>
        </w:rPr>
      </w:pPr>
      <w:r>
        <w:rPr>
          <w:lang w:val="en-ID"/>
        </w:rPr>
        <w:t>NIM. 24010313130108</w:t>
      </w:r>
    </w:p>
    <w:p w14:paraId="1EC50188" w14:textId="77777777" w:rsidR="0070011F" w:rsidRDefault="0070011F" w:rsidP="00A50EA5">
      <w:pPr>
        <w:rPr>
          <w:lang w:val="en-ID"/>
        </w:rPr>
      </w:pPr>
      <w:r>
        <w:rPr>
          <w:lang w:val="en-ID"/>
        </w:rPr>
        <w:br w:type="page"/>
      </w:r>
    </w:p>
    <w:p w14:paraId="06D888AA" w14:textId="6D477465" w:rsidR="0070011F" w:rsidRDefault="0070011F" w:rsidP="009378DD">
      <w:pPr>
        <w:pStyle w:val="Heading1"/>
        <w:numPr>
          <w:ilvl w:val="0"/>
          <w:numId w:val="0"/>
        </w:numPr>
      </w:pPr>
      <w:bookmarkStart w:id="2" w:name="_Toc529065765"/>
      <w:r>
        <w:lastRenderedPageBreak/>
        <w:t>HALAMAN PENGESAHAN</w:t>
      </w:r>
      <w:bookmarkEnd w:id="2"/>
    </w:p>
    <w:p w14:paraId="3BFF9575" w14:textId="77777777" w:rsidR="00D4366E" w:rsidRDefault="00D4366E" w:rsidP="00A50EA5"/>
    <w:p w14:paraId="57159014" w14:textId="26CED856" w:rsidR="00BA73B7" w:rsidRDefault="00BA73B7" w:rsidP="00A50EA5">
      <w:pPr>
        <w:rPr>
          <w:lang w:val="en-ID"/>
        </w:rPr>
      </w:pPr>
      <w:r>
        <w:t>Judul</w:t>
      </w:r>
      <w:r>
        <w:tab/>
      </w:r>
      <w:r>
        <w:tab/>
        <w:t xml:space="preserve">: </w:t>
      </w:r>
      <w:r w:rsidR="00D4366E" w:rsidRPr="00DC20FA">
        <w:rPr>
          <w:lang w:val="en-ID"/>
        </w:rPr>
        <w:t xml:space="preserve">Implementasi Data Mining </w:t>
      </w:r>
      <w:r w:rsidR="00D4366E">
        <w:rPr>
          <w:lang w:val="en-ID"/>
        </w:rPr>
        <w:t>u</w:t>
      </w:r>
      <w:r w:rsidR="00D4366E" w:rsidRPr="00DC20FA">
        <w:rPr>
          <w:lang w:val="en-ID"/>
        </w:rPr>
        <w:t>ntuk Identifikasi Penyakit Ginjal Kronis (P</w:t>
      </w:r>
      <w:r w:rsidR="00D4366E">
        <w:rPr>
          <w:lang w:val="en-ID"/>
        </w:rPr>
        <w:t>GK</w:t>
      </w:r>
      <w:r w:rsidR="00D4366E" w:rsidRPr="00DC20FA">
        <w:rPr>
          <w:lang w:val="en-ID"/>
        </w:rPr>
        <w:t>) Menggunakan K-</w:t>
      </w:r>
      <w:r w:rsidR="00D4366E" w:rsidRPr="00EC2BD3">
        <w:rPr>
          <w:i/>
          <w:iCs/>
          <w:lang w:val="en-ID"/>
        </w:rPr>
        <w:t>Nearest Neighbor</w:t>
      </w:r>
      <w:r w:rsidR="00D4366E" w:rsidRPr="00DC20FA">
        <w:rPr>
          <w:lang w:val="en-ID"/>
        </w:rPr>
        <w:t xml:space="preserve"> (</w:t>
      </w:r>
      <w:r w:rsidR="00D4366E">
        <w:rPr>
          <w:lang w:val="en-ID"/>
        </w:rPr>
        <w:t>kNN</w:t>
      </w:r>
      <w:r w:rsidR="00D4366E" w:rsidRPr="00DC20FA">
        <w:rPr>
          <w:lang w:val="en-ID"/>
        </w:rPr>
        <w:t xml:space="preserve">) </w:t>
      </w:r>
      <w:r w:rsidR="00D4366E">
        <w:rPr>
          <w:lang w:val="en-ID"/>
        </w:rPr>
        <w:t>d</w:t>
      </w:r>
      <w:r w:rsidR="00D4366E" w:rsidRPr="00DC20FA">
        <w:rPr>
          <w:lang w:val="en-ID"/>
        </w:rPr>
        <w:t xml:space="preserve">engan </w:t>
      </w:r>
      <w:r w:rsidR="00D4366E" w:rsidRPr="00C615B2">
        <w:rPr>
          <w:i/>
          <w:iCs/>
          <w:lang w:val="en-ID"/>
        </w:rPr>
        <w:t>Backward Elimination</w:t>
      </w:r>
      <w:r w:rsidR="00D4366E">
        <w:rPr>
          <w:lang w:val="en-ID"/>
        </w:rPr>
        <w:t>.</w:t>
      </w:r>
    </w:p>
    <w:p w14:paraId="684E1BE7" w14:textId="77777777" w:rsidR="00883A50" w:rsidRPr="00D4366E" w:rsidRDefault="00883A50" w:rsidP="00A50EA5"/>
    <w:p w14:paraId="714542A7" w14:textId="77777777" w:rsidR="004547F1" w:rsidRDefault="004547F1" w:rsidP="00A50EA5">
      <w:r w:rsidRPr="003E2CCD">
        <w:t>Nama</w:t>
      </w:r>
      <w:r>
        <w:tab/>
      </w:r>
      <w:r>
        <w:tab/>
        <w:t>: Ikhsan Wisnuadji Gamadarenda</w:t>
      </w:r>
    </w:p>
    <w:p w14:paraId="3FACC01A" w14:textId="77777777" w:rsidR="00883A50" w:rsidRDefault="00883A50" w:rsidP="00A50EA5"/>
    <w:p w14:paraId="091AF662" w14:textId="179163C2" w:rsidR="004547F1" w:rsidRDefault="004547F1" w:rsidP="00A50EA5">
      <w:r>
        <w:t>NIM</w:t>
      </w:r>
      <w:r>
        <w:tab/>
      </w:r>
      <w:r>
        <w:tab/>
        <w:t>: 24010313130108</w:t>
      </w:r>
    </w:p>
    <w:p w14:paraId="6A6ACEDD" w14:textId="77777777" w:rsidR="004547F1" w:rsidRDefault="004547F1" w:rsidP="00A50EA5">
      <w:r>
        <w:t xml:space="preserve">Telah </w:t>
      </w:r>
      <w:r w:rsidR="005B7F9B">
        <w:t xml:space="preserve">diujikan pada sidang tugas akhir pada tanggal </w:t>
      </w:r>
      <w:r w:rsidR="005B7F9B" w:rsidRPr="005B7F9B">
        <w:rPr>
          <w:highlight w:val="yellow"/>
        </w:rPr>
        <w:t>xx</w:t>
      </w:r>
      <w:r w:rsidR="005B7F9B">
        <w:t xml:space="preserve"> </w:t>
      </w:r>
      <w:r w:rsidR="005B7F9B" w:rsidRPr="005B7F9B">
        <w:rPr>
          <w:lang w:val="en-ID"/>
        </w:rPr>
        <w:t>November</w:t>
      </w:r>
      <w:r w:rsidR="005B7F9B">
        <w:t xml:space="preserve"> 2018 dan dinyatakan lulus pada tanggal </w:t>
      </w:r>
      <w:r w:rsidR="005B7F9B" w:rsidRPr="005B7F9B">
        <w:rPr>
          <w:highlight w:val="yellow"/>
        </w:rPr>
        <w:t>xx</w:t>
      </w:r>
      <w:r w:rsidR="005B7F9B">
        <w:t xml:space="preserve"> November 2018</w:t>
      </w:r>
    </w:p>
    <w:p w14:paraId="1E8ED625" w14:textId="77777777" w:rsidR="004547F1" w:rsidRDefault="004547F1" w:rsidP="00A50EA5"/>
    <w:p w14:paraId="68BA0575" w14:textId="77777777" w:rsidR="004547F1" w:rsidRDefault="004547F1" w:rsidP="00A50EA5">
      <w:r>
        <w:t xml:space="preserve">Semarang, </w:t>
      </w:r>
      <w:r w:rsidR="00221293" w:rsidRPr="00221293">
        <w:rPr>
          <w:highlight w:val="yellow"/>
        </w:rPr>
        <w:t>xx</w:t>
      </w:r>
      <w:r>
        <w:t xml:space="preserve"> </w:t>
      </w:r>
      <w:r w:rsidR="00221293">
        <w:t xml:space="preserve">November </w:t>
      </w:r>
      <w:r>
        <w:t>2018</w:t>
      </w:r>
    </w:p>
    <w:tbl>
      <w:tblPr>
        <w:tblW w:w="8962" w:type="dxa"/>
        <w:tblLook w:val="04A0" w:firstRow="1" w:lastRow="0" w:firstColumn="1" w:lastColumn="0" w:noHBand="0" w:noVBand="1"/>
      </w:tblPr>
      <w:tblGrid>
        <w:gridCol w:w="4320"/>
        <w:gridCol w:w="1276"/>
        <w:gridCol w:w="3366"/>
      </w:tblGrid>
      <w:tr w:rsidR="004547F1" w:rsidRPr="006F140C" w14:paraId="4545C7EC" w14:textId="77777777" w:rsidTr="00922B44">
        <w:trPr>
          <w:gridAfter w:val="2"/>
          <w:wAfter w:w="4642" w:type="dxa"/>
        </w:trPr>
        <w:tc>
          <w:tcPr>
            <w:tcW w:w="4320" w:type="dxa"/>
            <w:shd w:val="clear" w:color="auto" w:fill="auto"/>
          </w:tcPr>
          <w:p w14:paraId="4370464D" w14:textId="77777777" w:rsidR="004547F1" w:rsidRPr="006F140C" w:rsidRDefault="004547F1" w:rsidP="00C745DF">
            <w:pPr>
              <w:pStyle w:val="Tabel"/>
              <w:rPr>
                <w:lang w:val="id-ID"/>
              </w:rPr>
            </w:pPr>
          </w:p>
        </w:tc>
      </w:tr>
      <w:tr w:rsidR="004547F1" w:rsidRPr="006F140C" w14:paraId="036E3F9F" w14:textId="77777777" w:rsidTr="00922B44">
        <w:trPr>
          <w:gridAfter w:val="2"/>
          <w:wAfter w:w="4642" w:type="dxa"/>
        </w:trPr>
        <w:tc>
          <w:tcPr>
            <w:tcW w:w="4320" w:type="dxa"/>
            <w:shd w:val="clear" w:color="auto" w:fill="auto"/>
          </w:tcPr>
          <w:p w14:paraId="21137B4F" w14:textId="77777777" w:rsidR="004547F1" w:rsidRPr="006F140C" w:rsidRDefault="004547F1" w:rsidP="00C745DF">
            <w:pPr>
              <w:pStyle w:val="Tabel"/>
              <w:rPr>
                <w:lang w:val="id-ID"/>
              </w:rPr>
            </w:pPr>
          </w:p>
        </w:tc>
      </w:tr>
      <w:tr w:rsidR="004547F1" w:rsidRPr="006F140C" w14:paraId="7A1C9C22" w14:textId="77777777" w:rsidTr="00922B44">
        <w:tc>
          <w:tcPr>
            <w:tcW w:w="4320" w:type="dxa"/>
            <w:shd w:val="clear" w:color="auto" w:fill="auto"/>
          </w:tcPr>
          <w:p w14:paraId="378B79E6" w14:textId="77777777" w:rsidR="004547F1" w:rsidRPr="006F140C" w:rsidRDefault="004547F1" w:rsidP="00C745DF">
            <w:pPr>
              <w:pStyle w:val="Tabel"/>
              <w:rPr>
                <w:lang w:val="id-ID"/>
              </w:rPr>
            </w:pPr>
            <w:r w:rsidRPr="006F140C">
              <w:rPr>
                <w:lang w:val="id-ID"/>
              </w:rPr>
              <w:t>Mengetahui,</w:t>
            </w:r>
          </w:p>
          <w:p w14:paraId="7CD03CCD" w14:textId="77777777" w:rsidR="004547F1" w:rsidRPr="006F140C" w:rsidRDefault="004547F1" w:rsidP="00C745DF">
            <w:pPr>
              <w:pStyle w:val="Tabel"/>
              <w:jc w:val="left"/>
              <w:rPr>
                <w:lang w:val="id-ID"/>
              </w:rPr>
            </w:pPr>
            <w:r w:rsidRPr="006F140C">
              <w:rPr>
                <w:lang w:val="id-ID"/>
              </w:rPr>
              <w:t>Ketua Departemen Ilmu Komputer/Informatika</w:t>
            </w:r>
          </w:p>
          <w:p w14:paraId="5BB972EA" w14:textId="77777777" w:rsidR="004547F1" w:rsidRPr="006F140C" w:rsidRDefault="004547F1" w:rsidP="00C745DF">
            <w:pPr>
              <w:pStyle w:val="Tabel"/>
              <w:rPr>
                <w:lang w:val="id-ID"/>
              </w:rPr>
            </w:pPr>
          </w:p>
          <w:p w14:paraId="747A7151" w14:textId="77777777" w:rsidR="004547F1" w:rsidRPr="006F140C" w:rsidRDefault="004547F1" w:rsidP="00C745DF">
            <w:pPr>
              <w:pStyle w:val="Tabel"/>
              <w:rPr>
                <w:lang w:val="id-ID"/>
              </w:rPr>
            </w:pPr>
          </w:p>
          <w:p w14:paraId="185A295D" w14:textId="77777777" w:rsidR="004547F1" w:rsidRPr="006F140C" w:rsidRDefault="004547F1" w:rsidP="00C745DF">
            <w:pPr>
              <w:pStyle w:val="Tabel"/>
              <w:rPr>
                <w:lang w:val="en-ID"/>
              </w:rPr>
            </w:pPr>
            <w:r w:rsidRPr="006F140C">
              <w:rPr>
                <w:lang w:val="en-ID"/>
              </w:rPr>
              <w:t xml:space="preserve">Dr. Retno Kusumaningrum, </w:t>
            </w:r>
            <w:proofErr w:type="gramStart"/>
            <w:r w:rsidRPr="006F140C">
              <w:rPr>
                <w:lang w:val="en-ID"/>
              </w:rPr>
              <w:t>S.Si</w:t>
            </w:r>
            <w:proofErr w:type="gramEnd"/>
            <w:r w:rsidRPr="006F140C">
              <w:rPr>
                <w:lang w:val="en-ID"/>
              </w:rPr>
              <w:t>, M.Kom</w:t>
            </w:r>
          </w:p>
          <w:p w14:paraId="55F18EDB" w14:textId="77777777" w:rsidR="004547F1" w:rsidRPr="006F140C" w:rsidRDefault="004547F1" w:rsidP="00C745DF">
            <w:pPr>
              <w:pStyle w:val="Tabel"/>
              <w:rPr>
                <w:lang w:val="id-ID"/>
              </w:rPr>
            </w:pPr>
            <w:r w:rsidRPr="006F140C">
              <w:rPr>
                <w:lang w:val="en-ID"/>
              </w:rPr>
              <w:t>NIP. 198104202005012001</w:t>
            </w:r>
          </w:p>
        </w:tc>
        <w:tc>
          <w:tcPr>
            <w:tcW w:w="1276" w:type="dxa"/>
            <w:shd w:val="clear" w:color="auto" w:fill="auto"/>
          </w:tcPr>
          <w:p w14:paraId="2F0238A2" w14:textId="77777777" w:rsidR="004547F1" w:rsidRPr="006F140C" w:rsidRDefault="004547F1" w:rsidP="00C745DF">
            <w:pPr>
              <w:pStyle w:val="Tabel"/>
              <w:rPr>
                <w:lang w:val="id-ID"/>
              </w:rPr>
            </w:pPr>
            <w:r w:rsidRPr="006F140C">
              <w:rPr>
                <w:lang w:val="id-ID"/>
              </w:rPr>
              <w:br/>
            </w:r>
          </w:p>
        </w:tc>
        <w:tc>
          <w:tcPr>
            <w:tcW w:w="3366" w:type="dxa"/>
            <w:shd w:val="clear" w:color="auto" w:fill="auto"/>
          </w:tcPr>
          <w:p w14:paraId="034366DD" w14:textId="77777777" w:rsidR="004547F1" w:rsidRPr="006F140C" w:rsidRDefault="00146B9D" w:rsidP="00C745DF">
            <w:pPr>
              <w:pStyle w:val="Tabel"/>
              <w:rPr>
                <w:lang w:val="id-ID"/>
              </w:rPr>
            </w:pPr>
            <w:r>
              <w:rPr>
                <w:lang w:val="en-ID"/>
              </w:rPr>
              <w:t>Panitia Penguji Skripsi</w:t>
            </w:r>
            <w:r w:rsidR="004547F1" w:rsidRPr="006F140C">
              <w:rPr>
                <w:lang w:val="id-ID"/>
              </w:rPr>
              <w:t>,</w:t>
            </w:r>
          </w:p>
          <w:p w14:paraId="4BCDCEC0" w14:textId="77777777" w:rsidR="004547F1" w:rsidRDefault="00146B9D" w:rsidP="00C745DF">
            <w:pPr>
              <w:pStyle w:val="Tabel"/>
              <w:rPr>
                <w:lang w:val="id-ID"/>
              </w:rPr>
            </w:pPr>
            <w:r>
              <w:rPr>
                <w:lang w:val="en-ID"/>
              </w:rPr>
              <w:t>Ketua</w:t>
            </w:r>
            <w:r w:rsidR="004547F1" w:rsidRPr="006F140C">
              <w:rPr>
                <w:lang w:val="id-ID"/>
              </w:rPr>
              <w:t>,</w:t>
            </w:r>
          </w:p>
          <w:p w14:paraId="31818ADF" w14:textId="77777777" w:rsidR="004547F1" w:rsidRDefault="004547F1" w:rsidP="00C745DF">
            <w:pPr>
              <w:pStyle w:val="Tabel"/>
              <w:rPr>
                <w:lang w:val="en-ID"/>
              </w:rPr>
            </w:pPr>
          </w:p>
          <w:p w14:paraId="51B965CD" w14:textId="77777777" w:rsidR="004547F1" w:rsidRDefault="004547F1" w:rsidP="00C745DF">
            <w:pPr>
              <w:pStyle w:val="Tabel"/>
              <w:rPr>
                <w:lang w:val="en-ID"/>
              </w:rPr>
            </w:pPr>
          </w:p>
          <w:p w14:paraId="50834CAD" w14:textId="77777777" w:rsidR="004547F1" w:rsidRDefault="004547F1" w:rsidP="00C745DF">
            <w:pPr>
              <w:pStyle w:val="Tabel"/>
              <w:rPr>
                <w:lang w:val="en-ID"/>
              </w:rPr>
            </w:pPr>
          </w:p>
          <w:p w14:paraId="58217591" w14:textId="77777777" w:rsidR="004547F1" w:rsidRDefault="004547F1" w:rsidP="00C745DF">
            <w:pPr>
              <w:pStyle w:val="Tabel"/>
              <w:rPr>
                <w:lang w:val="en-ID"/>
              </w:rPr>
            </w:pPr>
          </w:p>
          <w:p w14:paraId="16A82B06" w14:textId="77777777" w:rsidR="004547F1" w:rsidRPr="006F140C" w:rsidRDefault="00717701" w:rsidP="00C745DF">
            <w:pPr>
              <w:pStyle w:val="Tabel"/>
              <w:rPr>
                <w:lang w:val="en-ID"/>
              </w:rPr>
            </w:pPr>
            <w:bookmarkStart w:id="3" w:name="_Hlk515833960"/>
            <w:bookmarkStart w:id="4" w:name="_Hlk515834949"/>
            <w:r w:rsidRPr="00717701">
              <w:rPr>
                <w:highlight w:val="yellow"/>
                <w:lang w:val="en-ID"/>
              </w:rPr>
              <w:t>Xxxxxxxxxxx</w:t>
            </w:r>
          </w:p>
          <w:p w14:paraId="4C873582" w14:textId="77777777" w:rsidR="004547F1" w:rsidRPr="006F140C" w:rsidRDefault="004547F1" w:rsidP="00C745DF">
            <w:pPr>
              <w:pStyle w:val="Tabel"/>
              <w:rPr>
                <w:lang w:val="id-ID"/>
              </w:rPr>
            </w:pPr>
            <w:bookmarkStart w:id="5" w:name="_Hlk515833989"/>
            <w:bookmarkEnd w:id="3"/>
            <w:r w:rsidRPr="006F140C">
              <w:rPr>
                <w:lang w:val="en-ID"/>
              </w:rPr>
              <w:t xml:space="preserve">NIP. </w:t>
            </w:r>
            <w:bookmarkEnd w:id="4"/>
            <w:bookmarkEnd w:id="5"/>
            <w:r w:rsidR="00717701" w:rsidRPr="00717701">
              <w:rPr>
                <w:highlight w:val="yellow"/>
                <w:lang w:val="en-ID"/>
              </w:rPr>
              <w:t>Xxxxxxxxxxxxxx</w:t>
            </w:r>
          </w:p>
        </w:tc>
      </w:tr>
    </w:tbl>
    <w:p w14:paraId="369EB160" w14:textId="77777777" w:rsidR="004547F1" w:rsidRDefault="004547F1" w:rsidP="00A50EA5">
      <w:pPr>
        <w:rPr>
          <w:lang w:val="en-ID"/>
        </w:rPr>
      </w:pPr>
    </w:p>
    <w:p w14:paraId="63367D06" w14:textId="2AD0EFE4" w:rsidR="00101FCF" w:rsidRDefault="004A23CE" w:rsidP="00C745DF">
      <w:pPr>
        <w:pStyle w:val="Heading1"/>
        <w:numPr>
          <w:ilvl w:val="0"/>
          <w:numId w:val="0"/>
        </w:numPr>
        <w:ind w:left="432"/>
      </w:pPr>
      <w:r>
        <w:br w:type="page"/>
      </w:r>
      <w:bookmarkStart w:id="6" w:name="_Toc529065766"/>
      <w:r w:rsidR="00101FCF">
        <w:lastRenderedPageBreak/>
        <w:t>HALAMAN PENGESAHAN</w:t>
      </w:r>
      <w:bookmarkEnd w:id="6"/>
    </w:p>
    <w:p w14:paraId="271F8327" w14:textId="77777777" w:rsidR="0051606E" w:rsidRPr="0051606E" w:rsidRDefault="0051606E" w:rsidP="00A50EA5">
      <w:pPr>
        <w:rPr>
          <w:lang w:val="en-ID"/>
        </w:rPr>
      </w:pPr>
    </w:p>
    <w:p w14:paraId="3F48788C" w14:textId="77777777" w:rsidR="00F50E3E" w:rsidRDefault="0051606E" w:rsidP="00A50EA5">
      <w:pPr>
        <w:rPr>
          <w:lang w:val="en-ID"/>
        </w:rPr>
      </w:pPr>
      <w:r>
        <w:rPr>
          <w:lang w:val="en-ID"/>
        </w:rPr>
        <w:t>Judul</w:t>
      </w:r>
      <w:r>
        <w:rPr>
          <w:lang w:val="en-ID"/>
        </w:rPr>
        <w:tab/>
        <w:t xml:space="preserve">: </w:t>
      </w:r>
      <w:r w:rsidR="009D7059">
        <w:rPr>
          <w:lang w:val="en-ID"/>
        </w:rPr>
        <w:t>Implementasi Data Mining untuk Identifikasi Penyakit Ginjal Kronis</w:t>
      </w:r>
      <w:r w:rsidR="00F50E3E">
        <w:rPr>
          <w:lang w:val="en-ID"/>
        </w:rPr>
        <w:t xml:space="preserve"> (PGK) Menggunakan K-Nearest Neighbor dengan Backward Elimination</w:t>
      </w:r>
    </w:p>
    <w:p w14:paraId="052874D0" w14:textId="77777777" w:rsidR="007A5D88" w:rsidRDefault="007A5D88" w:rsidP="00A50EA5">
      <w:pPr>
        <w:rPr>
          <w:lang w:val="en-ID"/>
        </w:rPr>
      </w:pPr>
      <w:r>
        <w:rPr>
          <w:lang w:val="en-ID"/>
        </w:rPr>
        <w:t>Nama</w:t>
      </w:r>
      <w:r>
        <w:rPr>
          <w:lang w:val="en-ID"/>
        </w:rPr>
        <w:tab/>
        <w:t>: Ikhsan Wisnuadji Gamadarenda</w:t>
      </w:r>
    </w:p>
    <w:p w14:paraId="4CECA5F3" w14:textId="77777777" w:rsidR="007A5D88" w:rsidRDefault="007A5D88" w:rsidP="00A50EA5">
      <w:pPr>
        <w:rPr>
          <w:lang w:val="en-ID"/>
        </w:rPr>
      </w:pPr>
      <w:r>
        <w:rPr>
          <w:lang w:val="en-ID"/>
        </w:rPr>
        <w:t>NIM</w:t>
      </w:r>
      <w:r>
        <w:rPr>
          <w:lang w:val="en-ID"/>
        </w:rPr>
        <w:tab/>
        <w:t>: 24010313130108</w:t>
      </w:r>
    </w:p>
    <w:p w14:paraId="035A09D1" w14:textId="77777777" w:rsidR="007A5D88" w:rsidRDefault="007A5D88" w:rsidP="00A50EA5">
      <w:pPr>
        <w:rPr>
          <w:lang w:val="en-ID"/>
        </w:rPr>
      </w:pPr>
    </w:p>
    <w:p w14:paraId="2B43CFD6" w14:textId="77777777" w:rsidR="004500CA" w:rsidRDefault="007A5D88" w:rsidP="00A50EA5">
      <w:pPr>
        <w:rPr>
          <w:lang w:val="en-ID"/>
        </w:rPr>
      </w:pPr>
      <w:r>
        <w:rPr>
          <w:lang w:val="en-ID"/>
        </w:rPr>
        <w:t xml:space="preserve">Telah diujikan pada sidang tugas akhir pada tanggal </w:t>
      </w:r>
      <w:r w:rsidRPr="007A5D88">
        <w:rPr>
          <w:highlight w:val="yellow"/>
          <w:lang w:val="en-ID"/>
        </w:rPr>
        <w:t>xx</w:t>
      </w:r>
      <w:r>
        <w:rPr>
          <w:lang w:val="en-ID"/>
        </w:rPr>
        <w:t xml:space="preserve"> November 2018</w:t>
      </w:r>
    </w:p>
    <w:p w14:paraId="1BA3EB9E" w14:textId="77777777" w:rsidR="004500CA" w:rsidRDefault="004500CA" w:rsidP="00A50EA5">
      <w:pPr>
        <w:rPr>
          <w:lang w:val="en-ID"/>
        </w:rPr>
      </w:pPr>
    </w:p>
    <w:p w14:paraId="6D392AA1" w14:textId="77777777" w:rsidR="004500CA" w:rsidRDefault="004500CA" w:rsidP="00A50EA5">
      <w:pPr>
        <w:rPr>
          <w:lang w:val="en-ID"/>
        </w:rPr>
      </w:pPr>
    </w:p>
    <w:p w14:paraId="452544B8" w14:textId="1A0AF8F4" w:rsidR="004500CA" w:rsidRDefault="004500CA" w:rsidP="00C745DF">
      <w:pPr>
        <w:ind w:left="4320" w:firstLine="720"/>
        <w:rPr>
          <w:lang w:val="en-ID"/>
        </w:rPr>
      </w:pPr>
      <w:r>
        <w:rPr>
          <w:lang w:val="en-ID"/>
        </w:rPr>
        <w:t>Semarang, xx November 2018</w:t>
      </w:r>
    </w:p>
    <w:p w14:paraId="31FD7046" w14:textId="23D9D530" w:rsidR="004500CA" w:rsidRDefault="004500CA" w:rsidP="00C745DF">
      <w:pPr>
        <w:ind w:left="4320" w:firstLine="720"/>
        <w:rPr>
          <w:lang w:val="en-ID"/>
        </w:rPr>
      </w:pPr>
      <w:r>
        <w:rPr>
          <w:lang w:val="en-ID"/>
        </w:rPr>
        <w:t>Dosen Pembimbing</w:t>
      </w:r>
    </w:p>
    <w:p w14:paraId="41CA25C7" w14:textId="77777777" w:rsidR="004500CA" w:rsidRDefault="004500CA" w:rsidP="00A50EA5">
      <w:pPr>
        <w:rPr>
          <w:lang w:val="en-ID"/>
        </w:rPr>
      </w:pPr>
    </w:p>
    <w:p w14:paraId="03182275" w14:textId="77777777" w:rsidR="004500CA" w:rsidRDefault="004500CA" w:rsidP="00A50EA5">
      <w:pPr>
        <w:rPr>
          <w:lang w:val="en-ID"/>
        </w:rPr>
      </w:pPr>
    </w:p>
    <w:p w14:paraId="4FEE89D7" w14:textId="77777777" w:rsidR="004500CA" w:rsidRDefault="004500CA" w:rsidP="00A50EA5">
      <w:pPr>
        <w:rPr>
          <w:lang w:val="en-ID"/>
        </w:rPr>
      </w:pPr>
    </w:p>
    <w:p w14:paraId="0D2AE4D0" w14:textId="733C2245" w:rsidR="004500CA" w:rsidRDefault="004500CA" w:rsidP="00C745DF">
      <w:pPr>
        <w:ind w:left="4320" w:firstLine="720"/>
        <w:rPr>
          <w:lang w:val="en-ID"/>
        </w:rPr>
      </w:pPr>
      <w:r>
        <w:rPr>
          <w:lang w:val="en-ID"/>
        </w:rPr>
        <w:t>Indra Waspada, ST, MTI</w:t>
      </w:r>
    </w:p>
    <w:p w14:paraId="4198B2AA" w14:textId="583CC1C9" w:rsidR="004500CA" w:rsidRDefault="00256CA9" w:rsidP="00C745DF">
      <w:pPr>
        <w:ind w:left="4320" w:firstLine="720"/>
        <w:rPr>
          <w:u w:val="single"/>
          <w:lang w:val="en-ID"/>
        </w:rPr>
      </w:pPr>
      <w:r>
        <w:rPr>
          <w:u w:val="single"/>
          <w:lang w:val="en-ID"/>
        </w:rPr>
        <w:t>NIP</w:t>
      </w:r>
      <w:r w:rsidR="004500CA">
        <w:rPr>
          <w:u w:val="single"/>
          <w:lang w:val="en-ID"/>
        </w:rPr>
        <w:t xml:space="preserve">. </w:t>
      </w:r>
      <w:r w:rsidR="00FA4586" w:rsidRPr="006F140C">
        <w:rPr>
          <w:lang w:val="en-ID"/>
        </w:rPr>
        <w:t>197902122008121002</w:t>
      </w:r>
    </w:p>
    <w:p w14:paraId="7F9D1201" w14:textId="7A92CFC1" w:rsidR="00101FCF" w:rsidRDefault="00101FCF" w:rsidP="00A50EA5">
      <w:pPr>
        <w:rPr>
          <w:lang w:val="en-ID"/>
        </w:rPr>
      </w:pPr>
      <w:r>
        <w:rPr>
          <w:lang w:val="en-ID"/>
        </w:rPr>
        <w:br w:type="page"/>
      </w:r>
    </w:p>
    <w:p w14:paraId="47454A33" w14:textId="77777777" w:rsidR="00101FCF" w:rsidRPr="00101FCF" w:rsidRDefault="00101FCF" w:rsidP="00A50EA5">
      <w:pPr>
        <w:rPr>
          <w:lang w:val="en-ID"/>
        </w:rPr>
      </w:pPr>
    </w:p>
    <w:p w14:paraId="1524B23B" w14:textId="0D0EF5A6" w:rsidR="00D262F6" w:rsidRDefault="004A23CE" w:rsidP="002560A0">
      <w:pPr>
        <w:pStyle w:val="Heading1"/>
        <w:numPr>
          <w:ilvl w:val="0"/>
          <w:numId w:val="0"/>
        </w:numPr>
        <w:ind w:left="432"/>
      </w:pPr>
      <w:bookmarkStart w:id="7" w:name="_Toc529065767"/>
      <w:r>
        <w:t>ABSTRAK</w:t>
      </w:r>
      <w:bookmarkEnd w:id="7"/>
    </w:p>
    <w:p w14:paraId="3BD6385C" w14:textId="77777777" w:rsidR="00D262F6" w:rsidRDefault="00D262F6" w:rsidP="00A50EA5">
      <w:pPr>
        <w:rPr>
          <w:rFonts w:eastAsiaTheme="majorEastAsia" w:cstheme="majorBidi"/>
          <w:sz w:val="28"/>
          <w:szCs w:val="32"/>
          <w:lang w:val="en-ID"/>
        </w:rPr>
      </w:pPr>
      <w:r>
        <w:br w:type="page"/>
      </w:r>
    </w:p>
    <w:p w14:paraId="243CE5DF" w14:textId="21D4BA33" w:rsidR="00D262F6" w:rsidRDefault="00D262F6" w:rsidP="002560A0">
      <w:pPr>
        <w:pStyle w:val="Heading1"/>
        <w:numPr>
          <w:ilvl w:val="0"/>
          <w:numId w:val="0"/>
        </w:numPr>
        <w:ind w:left="432"/>
      </w:pPr>
      <w:bookmarkStart w:id="8" w:name="_Toc529065768"/>
      <w:r>
        <w:lastRenderedPageBreak/>
        <w:t>ABSTRACT</w:t>
      </w:r>
      <w:bookmarkEnd w:id="8"/>
    </w:p>
    <w:p w14:paraId="4F4B5FE5" w14:textId="77777777" w:rsidR="00D262F6" w:rsidRDefault="00D262F6" w:rsidP="00A50EA5">
      <w:pPr>
        <w:rPr>
          <w:rFonts w:eastAsiaTheme="majorEastAsia" w:cstheme="majorBidi"/>
          <w:sz w:val="28"/>
          <w:szCs w:val="32"/>
          <w:lang w:val="en-ID"/>
        </w:rPr>
      </w:pPr>
      <w:r>
        <w:br w:type="page"/>
      </w:r>
    </w:p>
    <w:p w14:paraId="19AAC3C3" w14:textId="47C84425" w:rsidR="004A23CE" w:rsidRDefault="00D262F6" w:rsidP="002560A0">
      <w:pPr>
        <w:pStyle w:val="Heading1"/>
        <w:numPr>
          <w:ilvl w:val="0"/>
          <w:numId w:val="0"/>
        </w:numPr>
        <w:ind w:left="432"/>
      </w:pPr>
      <w:bookmarkStart w:id="9" w:name="_Toc529065769"/>
      <w:r>
        <w:lastRenderedPageBreak/>
        <w:t>KATA PENGANTAR</w:t>
      </w:r>
      <w:r w:rsidR="004547F1">
        <w:br w:type="page"/>
      </w:r>
      <w:r w:rsidR="004A23CE">
        <w:lastRenderedPageBreak/>
        <w:t>DAFTAR ISI</w:t>
      </w:r>
      <w:bookmarkEnd w:id="9"/>
    </w:p>
    <w:p w14:paraId="4724D513" w14:textId="77777777" w:rsidR="004A23CE" w:rsidRPr="004A23CE" w:rsidRDefault="004A23CE" w:rsidP="00A50EA5">
      <w:pPr>
        <w:rPr>
          <w:lang w:val="en-ID"/>
        </w:rPr>
      </w:pPr>
    </w:p>
    <w:sdt>
      <w:sdtPr>
        <w:id w:val="1418903035"/>
        <w:docPartObj>
          <w:docPartGallery w:val="Table of Contents"/>
          <w:docPartUnique/>
        </w:docPartObj>
      </w:sdtPr>
      <w:sdtEndPr>
        <w:rPr>
          <w:rFonts w:ascii="Times New Roman" w:eastAsiaTheme="minorHAnsi" w:hAnsi="Times New Roman" w:cstheme="minorBidi"/>
          <w:noProof/>
          <w:color w:val="auto"/>
          <w:sz w:val="24"/>
          <w:szCs w:val="22"/>
          <w:lang w:val="en-US"/>
        </w:rPr>
      </w:sdtEndPr>
      <w:sdtContent>
        <w:p w14:paraId="6B0F0D72" w14:textId="77777777" w:rsidR="000051D9" w:rsidRDefault="000051D9" w:rsidP="00A50EA5">
          <w:pPr>
            <w:pStyle w:val="TOCHeading"/>
          </w:pPr>
        </w:p>
        <w:p w14:paraId="3C6B43E6" w14:textId="3E4C4CAA" w:rsidR="00982C1F" w:rsidRDefault="000051D9">
          <w:pPr>
            <w:pStyle w:val="TOC1"/>
            <w:tabs>
              <w:tab w:val="right" w:leader="dot" w:pos="8777"/>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29065764" w:history="1">
            <w:r w:rsidR="00982C1F" w:rsidRPr="00DC6959">
              <w:rPr>
                <w:rStyle w:val="Hyperlink"/>
                <w:noProof/>
              </w:rPr>
              <w:t>HALAMAN PERNYATAAN KEASLIAN SKRIPSI</w:t>
            </w:r>
            <w:r w:rsidR="00982C1F">
              <w:rPr>
                <w:noProof/>
                <w:webHidden/>
              </w:rPr>
              <w:tab/>
            </w:r>
            <w:r w:rsidR="00982C1F">
              <w:rPr>
                <w:noProof/>
                <w:webHidden/>
              </w:rPr>
              <w:fldChar w:fldCharType="begin"/>
            </w:r>
            <w:r w:rsidR="00982C1F">
              <w:rPr>
                <w:noProof/>
                <w:webHidden/>
              </w:rPr>
              <w:instrText xml:space="preserve"> PAGEREF _Toc529065764 \h </w:instrText>
            </w:r>
            <w:r w:rsidR="00982C1F">
              <w:rPr>
                <w:noProof/>
                <w:webHidden/>
              </w:rPr>
            </w:r>
            <w:r w:rsidR="00982C1F">
              <w:rPr>
                <w:noProof/>
                <w:webHidden/>
              </w:rPr>
              <w:fldChar w:fldCharType="separate"/>
            </w:r>
            <w:r w:rsidR="00982C1F">
              <w:rPr>
                <w:noProof/>
                <w:webHidden/>
              </w:rPr>
              <w:t>ii</w:t>
            </w:r>
            <w:r w:rsidR="00982C1F">
              <w:rPr>
                <w:noProof/>
                <w:webHidden/>
              </w:rPr>
              <w:fldChar w:fldCharType="end"/>
            </w:r>
          </w:hyperlink>
        </w:p>
        <w:p w14:paraId="7A18A1F2" w14:textId="35F5EFC2" w:rsidR="00982C1F" w:rsidRDefault="00982C1F">
          <w:pPr>
            <w:pStyle w:val="TOC1"/>
            <w:tabs>
              <w:tab w:val="right" w:leader="dot" w:pos="8777"/>
            </w:tabs>
            <w:rPr>
              <w:rFonts w:asciiTheme="minorHAnsi" w:eastAsiaTheme="minorEastAsia" w:hAnsiTheme="minorHAnsi"/>
              <w:noProof/>
              <w:sz w:val="22"/>
            </w:rPr>
          </w:pPr>
          <w:hyperlink w:anchor="_Toc529065765" w:history="1">
            <w:r w:rsidRPr="00DC6959">
              <w:rPr>
                <w:rStyle w:val="Hyperlink"/>
                <w:noProof/>
              </w:rPr>
              <w:t>HALAMAN PENGESAHAN</w:t>
            </w:r>
            <w:r>
              <w:rPr>
                <w:noProof/>
                <w:webHidden/>
              </w:rPr>
              <w:tab/>
            </w:r>
            <w:r>
              <w:rPr>
                <w:noProof/>
                <w:webHidden/>
              </w:rPr>
              <w:fldChar w:fldCharType="begin"/>
            </w:r>
            <w:r>
              <w:rPr>
                <w:noProof/>
                <w:webHidden/>
              </w:rPr>
              <w:instrText xml:space="preserve"> PAGEREF _Toc529065765 \h </w:instrText>
            </w:r>
            <w:r>
              <w:rPr>
                <w:noProof/>
                <w:webHidden/>
              </w:rPr>
            </w:r>
            <w:r>
              <w:rPr>
                <w:noProof/>
                <w:webHidden/>
              </w:rPr>
              <w:fldChar w:fldCharType="separate"/>
            </w:r>
            <w:r>
              <w:rPr>
                <w:noProof/>
                <w:webHidden/>
              </w:rPr>
              <w:t>iii</w:t>
            </w:r>
            <w:r>
              <w:rPr>
                <w:noProof/>
                <w:webHidden/>
              </w:rPr>
              <w:fldChar w:fldCharType="end"/>
            </w:r>
          </w:hyperlink>
        </w:p>
        <w:p w14:paraId="1E09C77D" w14:textId="4452D28D" w:rsidR="00982C1F" w:rsidRDefault="00982C1F">
          <w:pPr>
            <w:pStyle w:val="TOC1"/>
            <w:tabs>
              <w:tab w:val="right" w:leader="dot" w:pos="8777"/>
            </w:tabs>
            <w:rPr>
              <w:rFonts w:asciiTheme="minorHAnsi" w:eastAsiaTheme="minorEastAsia" w:hAnsiTheme="minorHAnsi"/>
              <w:noProof/>
              <w:sz w:val="22"/>
            </w:rPr>
          </w:pPr>
          <w:hyperlink w:anchor="_Toc529065766" w:history="1">
            <w:r w:rsidRPr="00DC6959">
              <w:rPr>
                <w:rStyle w:val="Hyperlink"/>
                <w:noProof/>
              </w:rPr>
              <w:t>HALAMAN PENGESAHAN</w:t>
            </w:r>
            <w:r>
              <w:rPr>
                <w:noProof/>
                <w:webHidden/>
              </w:rPr>
              <w:tab/>
            </w:r>
            <w:r>
              <w:rPr>
                <w:noProof/>
                <w:webHidden/>
              </w:rPr>
              <w:fldChar w:fldCharType="begin"/>
            </w:r>
            <w:r>
              <w:rPr>
                <w:noProof/>
                <w:webHidden/>
              </w:rPr>
              <w:instrText xml:space="preserve"> PAGEREF _Toc529065766 \h </w:instrText>
            </w:r>
            <w:r>
              <w:rPr>
                <w:noProof/>
                <w:webHidden/>
              </w:rPr>
            </w:r>
            <w:r>
              <w:rPr>
                <w:noProof/>
                <w:webHidden/>
              </w:rPr>
              <w:fldChar w:fldCharType="separate"/>
            </w:r>
            <w:r>
              <w:rPr>
                <w:noProof/>
                <w:webHidden/>
              </w:rPr>
              <w:t>iv</w:t>
            </w:r>
            <w:r>
              <w:rPr>
                <w:noProof/>
                <w:webHidden/>
              </w:rPr>
              <w:fldChar w:fldCharType="end"/>
            </w:r>
          </w:hyperlink>
        </w:p>
        <w:p w14:paraId="7836C293" w14:textId="5AAFBA98" w:rsidR="00982C1F" w:rsidRDefault="00982C1F">
          <w:pPr>
            <w:pStyle w:val="TOC1"/>
            <w:tabs>
              <w:tab w:val="right" w:leader="dot" w:pos="8777"/>
            </w:tabs>
            <w:rPr>
              <w:rFonts w:asciiTheme="minorHAnsi" w:eastAsiaTheme="minorEastAsia" w:hAnsiTheme="minorHAnsi"/>
              <w:noProof/>
              <w:sz w:val="22"/>
            </w:rPr>
          </w:pPr>
          <w:hyperlink w:anchor="_Toc529065767" w:history="1">
            <w:r w:rsidRPr="00DC6959">
              <w:rPr>
                <w:rStyle w:val="Hyperlink"/>
                <w:noProof/>
              </w:rPr>
              <w:t>ABSTRAK</w:t>
            </w:r>
            <w:r>
              <w:rPr>
                <w:noProof/>
                <w:webHidden/>
              </w:rPr>
              <w:tab/>
            </w:r>
            <w:r>
              <w:rPr>
                <w:noProof/>
                <w:webHidden/>
              </w:rPr>
              <w:fldChar w:fldCharType="begin"/>
            </w:r>
            <w:r>
              <w:rPr>
                <w:noProof/>
                <w:webHidden/>
              </w:rPr>
              <w:instrText xml:space="preserve"> PAGEREF _Toc529065767 \h </w:instrText>
            </w:r>
            <w:r>
              <w:rPr>
                <w:noProof/>
                <w:webHidden/>
              </w:rPr>
            </w:r>
            <w:r>
              <w:rPr>
                <w:noProof/>
                <w:webHidden/>
              </w:rPr>
              <w:fldChar w:fldCharType="separate"/>
            </w:r>
            <w:r>
              <w:rPr>
                <w:noProof/>
                <w:webHidden/>
              </w:rPr>
              <w:t>v</w:t>
            </w:r>
            <w:r>
              <w:rPr>
                <w:noProof/>
                <w:webHidden/>
              </w:rPr>
              <w:fldChar w:fldCharType="end"/>
            </w:r>
          </w:hyperlink>
        </w:p>
        <w:p w14:paraId="67D37C22" w14:textId="615E4996" w:rsidR="00982C1F" w:rsidRDefault="00982C1F">
          <w:pPr>
            <w:pStyle w:val="TOC1"/>
            <w:tabs>
              <w:tab w:val="right" w:leader="dot" w:pos="8777"/>
            </w:tabs>
            <w:rPr>
              <w:rFonts w:asciiTheme="minorHAnsi" w:eastAsiaTheme="minorEastAsia" w:hAnsiTheme="minorHAnsi"/>
              <w:noProof/>
              <w:sz w:val="22"/>
            </w:rPr>
          </w:pPr>
          <w:hyperlink w:anchor="_Toc529065768" w:history="1">
            <w:r w:rsidRPr="00DC6959">
              <w:rPr>
                <w:rStyle w:val="Hyperlink"/>
                <w:noProof/>
              </w:rPr>
              <w:t>ABSTRACT</w:t>
            </w:r>
            <w:r>
              <w:rPr>
                <w:noProof/>
                <w:webHidden/>
              </w:rPr>
              <w:tab/>
            </w:r>
            <w:r>
              <w:rPr>
                <w:noProof/>
                <w:webHidden/>
              </w:rPr>
              <w:fldChar w:fldCharType="begin"/>
            </w:r>
            <w:r>
              <w:rPr>
                <w:noProof/>
                <w:webHidden/>
              </w:rPr>
              <w:instrText xml:space="preserve"> PAGEREF _Toc529065768 \h </w:instrText>
            </w:r>
            <w:r>
              <w:rPr>
                <w:noProof/>
                <w:webHidden/>
              </w:rPr>
            </w:r>
            <w:r>
              <w:rPr>
                <w:noProof/>
                <w:webHidden/>
              </w:rPr>
              <w:fldChar w:fldCharType="separate"/>
            </w:r>
            <w:r>
              <w:rPr>
                <w:noProof/>
                <w:webHidden/>
              </w:rPr>
              <w:t>vi</w:t>
            </w:r>
            <w:r>
              <w:rPr>
                <w:noProof/>
                <w:webHidden/>
              </w:rPr>
              <w:fldChar w:fldCharType="end"/>
            </w:r>
          </w:hyperlink>
        </w:p>
        <w:p w14:paraId="374E1292" w14:textId="2DCACEDE" w:rsidR="00982C1F" w:rsidRDefault="00982C1F">
          <w:pPr>
            <w:pStyle w:val="TOC1"/>
            <w:tabs>
              <w:tab w:val="right" w:leader="dot" w:pos="8777"/>
            </w:tabs>
            <w:rPr>
              <w:rFonts w:asciiTheme="minorHAnsi" w:eastAsiaTheme="minorEastAsia" w:hAnsiTheme="minorHAnsi"/>
              <w:noProof/>
              <w:sz w:val="22"/>
            </w:rPr>
          </w:pPr>
          <w:hyperlink w:anchor="_Toc529065769" w:history="1">
            <w:r w:rsidRPr="00DC6959">
              <w:rPr>
                <w:rStyle w:val="Hyperlink"/>
                <w:noProof/>
              </w:rPr>
              <w:t>KATA PENGANTARDAFTAR ISI</w:t>
            </w:r>
            <w:r>
              <w:rPr>
                <w:noProof/>
                <w:webHidden/>
              </w:rPr>
              <w:tab/>
            </w:r>
            <w:r>
              <w:rPr>
                <w:noProof/>
                <w:webHidden/>
              </w:rPr>
              <w:fldChar w:fldCharType="begin"/>
            </w:r>
            <w:r>
              <w:rPr>
                <w:noProof/>
                <w:webHidden/>
              </w:rPr>
              <w:instrText xml:space="preserve"> PAGEREF _Toc529065769 \h </w:instrText>
            </w:r>
            <w:r>
              <w:rPr>
                <w:noProof/>
                <w:webHidden/>
              </w:rPr>
            </w:r>
            <w:r>
              <w:rPr>
                <w:noProof/>
                <w:webHidden/>
              </w:rPr>
              <w:fldChar w:fldCharType="separate"/>
            </w:r>
            <w:r>
              <w:rPr>
                <w:noProof/>
                <w:webHidden/>
              </w:rPr>
              <w:t>vii</w:t>
            </w:r>
            <w:r>
              <w:rPr>
                <w:noProof/>
                <w:webHidden/>
              </w:rPr>
              <w:fldChar w:fldCharType="end"/>
            </w:r>
          </w:hyperlink>
        </w:p>
        <w:p w14:paraId="492B4C4C" w14:textId="742297F7" w:rsidR="00982C1F" w:rsidRDefault="00982C1F">
          <w:pPr>
            <w:pStyle w:val="TOC1"/>
            <w:tabs>
              <w:tab w:val="right" w:leader="dot" w:pos="8777"/>
            </w:tabs>
            <w:rPr>
              <w:rFonts w:asciiTheme="minorHAnsi" w:eastAsiaTheme="minorEastAsia" w:hAnsiTheme="minorHAnsi"/>
              <w:noProof/>
              <w:sz w:val="22"/>
            </w:rPr>
          </w:pPr>
          <w:hyperlink w:anchor="_Toc529065770" w:history="1">
            <w:r w:rsidRPr="00DC6959">
              <w:rPr>
                <w:rStyle w:val="Hyperlink"/>
                <w:noProof/>
              </w:rPr>
              <w:t>DAFTAR TABEL</w:t>
            </w:r>
            <w:r>
              <w:rPr>
                <w:noProof/>
                <w:webHidden/>
              </w:rPr>
              <w:tab/>
            </w:r>
            <w:r>
              <w:rPr>
                <w:noProof/>
                <w:webHidden/>
              </w:rPr>
              <w:fldChar w:fldCharType="begin"/>
            </w:r>
            <w:r>
              <w:rPr>
                <w:noProof/>
                <w:webHidden/>
              </w:rPr>
              <w:instrText xml:space="preserve"> PAGEREF _Toc529065770 \h </w:instrText>
            </w:r>
            <w:r>
              <w:rPr>
                <w:noProof/>
                <w:webHidden/>
              </w:rPr>
            </w:r>
            <w:r>
              <w:rPr>
                <w:noProof/>
                <w:webHidden/>
              </w:rPr>
              <w:fldChar w:fldCharType="separate"/>
            </w:r>
            <w:r>
              <w:rPr>
                <w:noProof/>
                <w:webHidden/>
              </w:rPr>
              <w:t>ix</w:t>
            </w:r>
            <w:r>
              <w:rPr>
                <w:noProof/>
                <w:webHidden/>
              </w:rPr>
              <w:fldChar w:fldCharType="end"/>
            </w:r>
          </w:hyperlink>
        </w:p>
        <w:p w14:paraId="1D1AD09C" w14:textId="0081E5E4" w:rsidR="00982C1F" w:rsidRDefault="00982C1F">
          <w:pPr>
            <w:pStyle w:val="TOC1"/>
            <w:tabs>
              <w:tab w:val="right" w:leader="dot" w:pos="8777"/>
            </w:tabs>
            <w:rPr>
              <w:rFonts w:asciiTheme="minorHAnsi" w:eastAsiaTheme="minorEastAsia" w:hAnsiTheme="minorHAnsi"/>
              <w:noProof/>
              <w:sz w:val="22"/>
            </w:rPr>
          </w:pPr>
          <w:hyperlink w:anchor="_Toc529065771" w:history="1">
            <w:r w:rsidRPr="00DC6959">
              <w:rPr>
                <w:rStyle w:val="Hyperlink"/>
                <w:noProof/>
              </w:rPr>
              <w:t>DAFTAR GAMBAR</w:t>
            </w:r>
            <w:r>
              <w:rPr>
                <w:noProof/>
                <w:webHidden/>
              </w:rPr>
              <w:tab/>
            </w:r>
            <w:r>
              <w:rPr>
                <w:noProof/>
                <w:webHidden/>
              </w:rPr>
              <w:fldChar w:fldCharType="begin"/>
            </w:r>
            <w:r>
              <w:rPr>
                <w:noProof/>
                <w:webHidden/>
              </w:rPr>
              <w:instrText xml:space="preserve"> PAGEREF _Toc529065771 \h </w:instrText>
            </w:r>
            <w:r>
              <w:rPr>
                <w:noProof/>
                <w:webHidden/>
              </w:rPr>
            </w:r>
            <w:r>
              <w:rPr>
                <w:noProof/>
                <w:webHidden/>
              </w:rPr>
              <w:fldChar w:fldCharType="separate"/>
            </w:r>
            <w:r>
              <w:rPr>
                <w:noProof/>
                <w:webHidden/>
              </w:rPr>
              <w:t>x</w:t>
            </w:r>
            <w:r>
              <w:rPr>
                <w:noProof/>
                <w:webHidden/>
              </w:rPr>
              <w:fldChar w:fldCharType="end"/>
            </w:r>
          </w:hyperlink>
        </w:p>
        <w:p w14:paraId="28C1B1B6" w14:textId="110DE639" w:rsidR="00982C1F" w:rsidRDefault="00982C1F">
          <w:pPr>
            <w:pStyle w:val="TOC1"/>
            <w:tabs>
              <w:tab w:val="right" w:leader="dot" w:pos="8777"/>
            </w:tabs>
            <w:rPr>
              <w:rFonts w:asciiTheme="minorHAnsi" w:eastAsiaTheme="minorEastAsia" w:hAnsiTheme="minorHAnsi"/>
              <w:noProof/>
              <w:sz w:val="22"/>
            </w:rPr>
          </w:pPr>
          <w:hyperlink w:anchor="_Toc529065772" w:history="1">
            <w:r w:rsidRPr="00DC6959">
              <w:rPr>
                <w:rStyle w:val="Hyperlink"/>
                <w:noProof/>
              </w:rPr>
              <w:t>DAFTAR PERSAMAAN</w:t>
            </w:r>
            <w:r>
              <w:rPr>
                <w:noProof/>
                <w:webHidden/>
              </w:rPr>
              <w:tab/>
            </w:r>
            <w:r>
              <w:rPr>
                <w:noProof/>
                <w:webHidden/>
              </w:rPr>
              <w:fldChar w:fldCharType="begin"/>
            </w:r>
            <w:r>
              <w:rPr>
                <w:noProof/>
                <w:webHidden/>
              </w:rPr>
              <w:instrText xml:space="preserve"> PAGEREF _Toc529065772 \h </w:instrText>
            </w:r>
            <w:r>
              <w:rPr>
                <w:noProof/>
                <w:webHidden/>
              </w:rPr>
            </w:r>
            <w:r>
              <w:rPr>
                <w:noProof/>
                <w:webHidden/>
              </w:rPr>
              <w:fldChar w:fldCharType="separate"/>
            </w:r>
            <w:r>
              <w:rPr>
                <w:noProof/>
                <w:webHidden/>
              </w:rPr>
              <w:t>xi</w:t>
            </w:r>
            <w:r>
              <w:rPr>
                <w:noProof/>
                <w:webHidden/>
              </w:rPr>
              <w:fldChar w:fldCharType="end"/>
            </w:r>
          </w:hyperlink>
        </w:p>
        <w:p w14:paraId="29CB6012" w14:textId="047BEE4F" w:rsidR="00982C1F" w:rsidRDefault="00982C1F">
          <w:pPr>
            <w:pStyle w:val="TOC1"/>
            <w:tabs>
              <w:tab w:val="right" w:leader="dot" w:pos="8777"/>
            </w:tabs>
            <w:rPr>
              <w:rFonts w:asciiTheme="minorHAnsi" w:eastAsiaTheme="minorEastAsia" w:hAnsiTheme="minorHAnsi"/>
              <w:noProof/>
              <w:sz w:val="22"/>
            </w:rPr>
          </w:pPr>
          <w:hyperlink w:anchor="_Toc529065773" w:history="1">
            <w:r w:rsidRPr="00DC6959">
              <w:rPr>
                <w:rStyle w:val="Hyperlink"/>
                <w:noProof/>
              </w:rPr>
              <w:t>BAB I PENDAHULUAN</w:t>
            </w:r>
            <w:r>
              <w:rPr>
                <w:noProof/>
                <w:webHidden/>
              </w:rPr>
              <w:tab/>
            </w:r>
            <w:r>
              <w:rPr>
                <w:noProof/>
                <w:webHidden/>
              </w:rPr>
              <w:fldChar w:fldCharType="begin"/>
            </w:r>
            <w:r>
              <w:rPr>
                <w:noProof/>
                <w:webHidden/>
              </w:rPr>
              <w:instrText xml:space="preserve"> PAGEREF _Toc529065773 \h </w:instrText>
            </w:r>
            <w:r>
              <w:rPr>
                <w:noProof/>
                <w:webHidden/>
              </w:rPr>
            </w:r>
            <w:r>
              <w:rPr>
                <w:noProof/>
                <w:webHidden/>
              </w:rPr>
              <w:fldChar w:fldCharType="separate"/>
            </w:r>
            <w:r>
              <w:rPr>
                <w:noProof/>
                <w:webHidden/>
              </w:rPr>
              <w:t>1</w:t>
            </w:r>
            <w:r>
              <w:rPr>
                <w:noProof/>
                <w:webHidden/>
              </w:rPr>
              <w:fldChar w:fldCharType="end"/>
            </w:r>
          </w:hyperlink>
        </w:p>
        <w:p w14:paraId="7A315AEB" w14:textId="347B148B" w:rsidR="00982C1F" w:rsidRDefault="00982C1F">
          <w:pPr>
            <w:pStyle w:val="TOC2"/>
            <w:tabs>
              <w:tab w:val="left" w:pos="1540"/>
              <w:tab w:val="right" w:leader="dot" w:pos="8777"/>
            </w:tabs>
            <w:rPr>
              <w:rFonts w:asciiTheme="minorHAnsi" w:eastAsiaTheme="minorEastAsia" w:hAnsiTheme="minorHAnsi"/>
              <w:noProof/>
              <w:sz w:val="22"/>
            </w:rPr>
          </w:pPr>
          <w:hyperlink w:anchor="_Toc529065774" w:history="1">
            <w:r w:rsidRPr="00DC6959">
              <w:rPr>
                <w:rStyle w:val="Hyperlink"/>
                <w:noProof/>
              </w:rPr>
              <w:t>1.1</w:t>
            </w:r>
            <w:r>
              <w:rPr>
                <w:rFonts w:asciiTheme="minorHAnsi" w:eastAsiaTheme="minorEastAsia" w:hAnsiTheme="minorHAnsi"/>
                <w:noProof/>
                <w:sz w:val="22"/>
              </w:rPr>
              <w:tab/>
            </w:r>
            <w:r w:rsidRPr="00DC6959">
              <w:rPr>
                <w:rStyle w:val="Hyperlink"/>
                <w:noProof/>
              </w:rPr>
              <w:t>Latar Belakang</w:t>
            </w:r>
            <w:r>
              <w:rPr>
                <w:noProof/>
                <w:webHidden/>
              </w:rPr>
              <w:tab/>
            </w:r>
            <w:r>
              <w:rPr>
                <w:noProof/>
                <w:webHidden/>
              </w:rPr>
              <w:fldChar w:fldCharType="begin"/>
            </w:r>
            <w:r>
              <w:rPr>
                <w:noProof/>
                <w:webHidden/>
              </w:rPr>
              <w:instrText xml:space="preserve"> PAGEREF _Toc529065774 \h </w:instrText>
            </w:r>
            <w:r>
              <w:rPr>
                <w:noProof/>
                <w:webHidden/>
              </w:rPr>
            </w:r>
            <w:r>
              <w:rPr>
                <w:noProof/>
                <w:webHidden/>
              </w:rPr>
              <w:fldChar w:fldCharType="separate"/>
            </w:r>
            <w:r>
              <w:rPr>
                <w:noProof/>
                <w:webHidden/>
              </w:rPr>
              <w:t>1</w:t>
            </w:r>
            <w:r>
              <w:rPr>
                <w:noProof/>
                <w:webHidden/>
              </w:rPr>
              <w:fldChar w:fldCharType="end"/>
            </w:r>
          </w:hyperlink>
        </w:p>
        <w:p w14:paraId="5279D50B" w14:textId="47286805" w:rsidR="00982C1F" w:rsidRDefault="00982C1F">
          <w:pPr>
            <w:pStyle w:val="TOC2"/>
            <w:tabs>
              <w:tab w:val="left" w:pos="1540"/>
              <w:tab w:val="right" w:leader="dot" w:pos="8777"/>
            </w:tabs>
            <w:rPr>
              <w:rFonts w:asciiTheme="minorHAnsi" w:eastAsiaTheme="minorEastAsia" w:hAnsiTheme="minorHAnsi"/>
              <w:noProof/>
              <w:sz w:val="22"/>
            </w:rPr>
          </w:pPr>
          <w:hyperlink w:anchor="_Toc529065775" w:history="1">
            <w:r w:rsidRPr="00DC6959">
              <w:rPr>
                <w:rStyle w:val="Hyperlink"/>
                <w:noProof/>
              </w:rPr>
              <w:t>1.2</w:t>
            </w:r>
            <w:r>
              <w:rPr>
                <w:rFonts w:asciiTheme="minorHAnsi" w:eastAsiaTheme="minorEastAsia" w:hAnsiTheme="minorHAnsi"/>
                <w:noProof/>
                <w:sz w:val="22"/>
              </w:rPr>
              <w:tab/>
            </w:r>
            <w:r w:rsidRPr="00DC6959">
              <w:rPr>
                <w:rStyle w:val="Hyperlink"/>
                <w:noProof/>
              </w:rPr>
              <w:t>Rumusan Masalah</w:t>
            </w:r>
            <w:r>
              <w:rPr>
                <w:noProof/>
                <w:webHidden/>
              </w:rPr>
              <w:tab/>
            </w:r>
            <w:r>
              <w:rPr>
                <w:noProof/>
                <w:webHidden/>
              </w:rPr>
              <w:fldChar w:fldCharType="begin"/>
            </w:r>
            <w:r>
              <w:rPr>
                <w:noProof/>
                <w:webHidden/>
              </w:rPr>
              <w:instrText xml:space="preserve"> PAGEREF _Toc529065775 \h </w:instrText>
            </w:r>
            <w:r>
              <w:rPr>
                <w:noProof/>
                <w:webHidden/>
              </w:rPr>
            </w:r>
            <w:r>
              <w:rPr>
                <w:noProof/>
                <w:webHidden/>
              </w:rPr>
              <w:fldChar w:fldCharType="separate"/>
            </w:r>
            <w:r>
              <w:rPr>
                <w:noProof/>
                <w:webHidden/>
              </w:rPr>
              <w:t>3</w:t>
            </w:r>
            <w:r>
              <w:rPr>
                <w:noProof/>
                <w:webHidden/>
              </w:rPr>
              <w:fldChar w:fldCharType="end"/>
            </w:r>
          </w:hyperlink>
        </w:p>
        <w:p w14:paraId="26EEE196" w14:textId="286A9589" w:rsidR="00982C1F" w:rsidRDefault="00982C1F">
          <w:pPr>
            <w:pStyle w:val="TOC2"/>
            <w:tabs>
              <w:tab w:val="left" w:pos="1540"/>
              <w:tab w:val="right" w:leader="dot" w:pos="8777"/>
            </w:tabs>
            <w:rPr>
              <w:rFonts w:asciiTheme="minorHAnsi" w:eastAsiaTheme="minorEastAsia" w:hAnsiTheme="minorHAnsi"/>
              <w:noProof/>
              <w:sz w:val="22"/>
            </w:rPr>
          </w:pPr>
          <w:hyperlink w:anchor="_Toc529065776" w:history="1">
            <w:r w:rsidRPr="00DC6959">
              <w:rPr>
                <w:rStyle w:val="Hyperlink"/>
                <w:noProof/>
              </w:rPr>
              <w:t>1.3</w:t>
            </w:r>
            <w:r>
              <w:rPr>
                <w:rFonts w:asciiTheme="minorHAnsi" w:eastAsiaTheme="minorEastAsia" w:hAnsiTheme="minorHAnsi"/>
                <w:noProof/>
                <w:sz w:val="22"/>
              </w:rPr>
              <w:tab/>
            </w:r>
            <w:r w:rsidRPr="00DC6959">
              <w:rPr>
                <w:rStyle w:val="Hyperlink"/>
                <w:noProof/>
              </w:rPr>
              <w:t>Tujuan dan Manfaat</w:t>
            </w:r>
            <w:r>
              <w:rPr>
                <w:noProof/>
                <w:webHidden/>
              </w:rPr>
              <w:tab/>
            </w:r>
            <w:r>
              <w:rPr>
                <w:noProof/>
                <w:webHidden/>
              </w:rPr>
              <w:fldChar w:fldCharType="begin"/>
            </w:r>
            <w:r>
              <w:rPr>
                <w:noProof/>
                <w:webHidden/>
              </w:rPr>
              <w:instrText xml:space="preserve"> PAGEREF _Toc529065776 \h </w:instrText>
            </w:r>
            <w:r>
              <w:rPr>
                <w:noProof/>
                <w:webHidden/>
              </w:rPr>
            </w:r>
            <w:r>
              <w:rPr>
                <w:noProof/>
                <w:webHidden/>
              </w:rPr>
              <w:fldChar w:fldCharType="separate"/>
            </w:r>
            <w:r>
              <w:rPr>
                <w:noProof/>
                <w:webHidden/>
              </w:rPr>
              <w:t>3</w:t>
            </w:r>
            <w:r>
              <w:rPr>
                <w:noProof/>
                <w:webHidden/>
              </w:rPr>
              <w:fldChar w:fldCharType="end"/>
            </w:r>
          </w:hyperlink>
        </w:p>
        <w:p w14:paraId="3551021F" w14:textId="197C0890" w:rsidR="00982C1F" w:rsidRDefault="00982C1F">
          <w:pPr>
            <w:pStyle w:val="TOC2"/>
            <w:tabs>
              <w:tab w:val="left" w:pos="1540"/>
              <w:tab w:val="right" w:leader="dot" w:pos="8777"/>
            </w:tabs>
            <w:rPr>
              <w:rFonts w:asciiTheme="minorHAnsi" w:eastAsiaTheme="minorEastAsia" w:hAnsiTheme="minorHAnsi"/>
              <w:noProof/>
              <w:sz w:val="22"/>
            </w:rPr>
          </w:pPr>
          <w:hyperlink w:anchor="_Toc529065777" w:history="1">
            <w:r w:rsidRPr="00DC6959">
              <w:rPr>
                <w:rStyle w:val="Hyperlink"/>
                <w:noProof/>
              </w:rPr>
              <w:t>1.4</w:t>
            </w:r>
            <w:r>
              <w:rPr>
                <w:rFonts w:asciiTheme="minorHAnsi" w:eastAsiaTheme="minorEastAsia" w:hAnsiTheme="minorHAnsi"/>
                <w:noProof/>
                <w:sz w:val="22"/>
              </w:rPr>
              <w:tab/>
            </w:r>
            <w:r w:rsidRPr="00DC6959">
              <w:rPr>
                <w:rStyle w:val="Hyperlink"/>
                <w:noProof/>
              </w:rPr>
              <w:t>Ruang Lingkup</w:t>
            </w:r>
            <w:r>
              <w:rPr>
                <w:noProof/>
                <w:webHidden/>
              </w:rPr>
              <w:tab/>
            </w:r>
            <w:r>
              <w:rPr>
                <w:noProof/>
                <w:webHidden/>
              </w:rPr>
              <w:fldChar w:fldCharType="begin"/>
            </w:r>
            <w:r>
              <w:rPr>
                <w:noProof/>
                <w:webHidden/>
              </w:rPr>
              <w:instrText xml:space="preserve"> PAGEREF _Toc529065777 \h </w:instrText>
            </w:r>
            <w:r>
              <w:rPr>
                <w:noProof/>
                <w:webHidden/>
              </w:rPr>
            </w:r>
            <w:r>
              <w:rPr>
                <w:noProof/>
                <w:webHidden/>
              </w:rPr>
              <w:fldChar w:fldCharType="separate"/>
            </w:r>
            <w:r>
              <w:rPr>
                <w:noProof/>
                <w:webHidden/>
              </w:rPr>
              <w:t>3</w:t>
            </w:r>
            <w:r>
              <w:rPr>
                <w:noProof/>
                <w:webHidden/>
              </w:rPr>
              <w:fldChar w:fldCharType="end"/>
            </w:r>
          </w:hyperlink>
        </w:p>
        <w:p w14:paraId="7FCB35CD" w14:textId="162926B3" w:rsidR="00982C1F" w:rsidRDefault="00982C1F">
          <w:pPr>
            <w:pStyle w:val="TOC2"/>
            <w:tabs>
              <w:tab w:val="left" w:pos="1540"/>
              <w:tab w:val="right" w:leader="dot" w:pos="8777"/>
            </w:tabs>
            <w:rPr>
              <w:rFonts w:asciiTheme="minorHAnsi" w:eastAsiaTheme="minorEastAsia" w:hAnsiTheme="minorHAnsi"/>
              <w:noProof/>
              <w:sz w:val="22"/>
            </w:rPr>
          </w:pPr>
          <w:hyperlink w:anchor="_Toc529065778" w:history="1">
            <w:r w:rsidRPr="00DC6959">
              <w:rPr>
                <w:rStyle w:val="Hyperlink"/>
                <w:noProof/>
              </w:rPr>
              <w:t>1.5</w:t>
            </w:r>
            <w:r>
              <w:rPr>
                <w:rFonts w:asciiTheme="minorHAnsi" w:eastAsiaTheme="minorEastAsia" w:hAnsiTheme="minorHAnsi"/>
                <w:noProof/>
                <w:sz w:val="22"/>
              </w:rPr>
              <w:tab/>
            </w:r>
            <w:r w:rsidRPr="00DC6959">
              <w:rPr>
                <w:rStyle w:val="Hyperlink"/>
                <w:noProof/>
              </w:rPr>
              <w:t>Sistematika Penulisan</w:t>
            </w:r>
            <w:r>
              <w:rPr>
                <w:noProof/>
                <w:webHidden/>
              </w:rPr>
              <w:tab/>
            </w:r>
            <w:r>
              <w:rPr>
                <w:noProof/>
                <w:webHidden/>
              </w:rPr>
              <w:fldChar w:fldCharType="begin"/>
            </w:r>
            <w:r>
              <w:rPr>
                <w:noProof/>
                <w:webHidden/>
              </w:rPr>
              <w:instrText xml:space="preserve"> PAGEREF _Toc529065778 \h </w:instrText>
            </w:r>
            <w:r>
              <w:rPr>
                <w:noProof/>
                <w:webHidden/>
              </w:rPr>
            </w:r>
            <w:r>
              <w:rPr>
                <w:noProof/>
                <w:webHidden/>
              </w:rPr>
              <w:fldChar w:fldCharType="separate"/>
            </w:r>
            <w:r>
              <w:rPr>
                <w:noProof/>
                <w:webHidden/>
              </w:rPr>
              <w:t>4</w:t>
            </w:r>
            <w:r>
              <w:rPr>
                <w:noProof/>
                <w:webHidden/>
              </w:rPr>
              <w:fldChar w:fldCharType="end"/>
            </w:r>
          </w:hyperlink>
        </w:p>
        <w:p w14:paraId="31DBF1CF" w14:textId="3816858A" w:rsidR="00982C1F" w:rsidRDefault="00982C1F">
          <w:pPr>
            <w:pStyle w:val="TOC1"/>
            <w:tabs>
              <w:tab w:val="right" w:leader="dot" w:pos="8777"/>
            </w:tabs>
            <w:rPr>
              <w:rFonts w:asciiTheme="minorHAnsi" w:eastAsiaTheme="minorEastAsia" w:hAnsiTheme="minorHAnsi"/>
              <w:noProof/>
              <w:sz w:val="22"/>
            </w:rPr>
          </w:pPr>
          <w:hyperlink w:anchor="_Toc529065779" w:history="1">
            <w:r w:rsidRPr="00DC6959">
              <w:rPr>
                <w:rStyle w:val="Hyperlink"/>
                <w:noProof/>
              </w:rPr>
              <w:t>BAB II TINJAUAN PUSTAKA</w:t>
            </w:r>
            <w:r>
              <w:rPr>
                <w:noProof/>
                <w:webHidden/>
              </w:rPr>
              <w:tab/>
            </w:r>
            <w:r>
              <w:rPr>
                <w:noProof/>
                <w:webHidden/>
              </w:rPr>
              <w:fldChar w:fldCharType="begin"/>
            </w:r>
            <w:r>
              <w:rPr>
                <w:noProof/>
                <w:webHidden/>
              </w:rPr>
              <w:instrText xml:space="preserve"> PAGEREF _Toc529065779 \h </w:instrText>
            </w:r>
            <w:r>
              <w:rPr>
                <w:noProof/>
                <w:webHidden/>
              </w:rPr>
            </w:r>
            <w:r>
              <w:rPr>
                <w:noProof/>
                <w:webHidden/>
              </w:rPr>
              <w:fldChar w:fldCharType="separate"/>
            </w:r>
            <w:r>
              <w:rPr>
                <w:noProof/>
                <w:webHidden/>
              </w:rPr>
              <w:t>5</w:t>
            </w:r>
            <w:r>
              <w:rPr>
                <w:noProof/>
                <w:webHidden/>
              </w:rPr>
              <w:fldChar w:fldCharType="end"/>
            </w:r>
          </w:hyperlink>
        </w:p>
        <w:p w14:paraId="5DD8613F" w14:textId="5AECDA4F" w:rsidR="00982C1F" w:rsidRDefault="00982C1F">
          <w:pPr>
            <w:pStyle w:val="TOC2"/>
            <w:tabs>
              <w:tab w:val="left" w:pos="1540"/>
              <w:tab w:val="right" w:leader="dot" w:pos="8777"/>
            </w:tabs>
            <w:rPr>
              <w:rFonts w:asciiTheme="minorHAnsi" w:eastAsiaTheme="minorEastAsia" w:hAnsiTheme="minorHAnsi"/>
              <w:noProof/>
              <w:sz w:val="22"/>
            </w:rPr>
          </w:pPr>
          <w:hyperlink w:anchor="_Toc529065780" w:history="1">
            <w:r w:rsidRPr="00DC6959">
              <w:rPr>
                <w:rStyle w:val="Hyperlink"/>
                <w:noProof/>
              </w:rPr>
              <w:t>2.1</w:t>
            </w:r>
            <w:r>
              <w:rPr>
                <w:rFonts w:asciiTheme="minorHAnsi" w:eastAsiaTheme="minorEastAsia" w:hAnsiTheme="minorHAnsi"/>
                <w:noProof/>
                <w:sz w:val="22"/>
              </w:rPr>
              <w:tab/>
            </w:r>
            <w:r w:rsidRPr="00DC6959">
              <w:rPr>
                <w:rStyle w:val="Hyperlink"/>
                <w:noProof/>
              </w:rPr>
              <w:t>Penelitian Terkait</w:t>
            </w:r>
            <w:r>
              <w:rPr>
                <w:noProof/>
                <w:webHidden/>
              </w:rPr>
              <w:tab/>
            </w:r>
            <w:r>
              <w:rPr>
                <w:noProof/>
                <w:webHidden/>
              </w:rPr>
              <w:fldChar w:fldCharType="begin"/>
            </w:r>
            <w:r>
              <w:rPr>
                <w:noProof/>
                <w:webHidden/>
              </w:rPr>
              <w:instrText xml:space="preserve"> PAGEREF _Toc529065780 \h </w:instrText>
            </w:r>
            <w:r>
              <w:rPr>
                <w:noProof/>
                <w:webHidden/>
              </w:rPr>
            </w:r>
            <w:r>
              <w:rPr>
                <w:noProof/>
                <w:webHidden/>
              </w:rPr>
              <w:fldChar w:fldCharType="separate"/>
            </w:r>
            <w:r>
              <w:rPr>
                <w:noProof/>
                <w:webHidden/>
              </w:rPr>
              <w:t>5</w:t>
            </w:r>
            <w:r>
              <w:rPr>
                <w:noProof/>
                <w:webHidden/>
              </w:rPr>
              <w:fldChar w:fldCharType="end"/>
            </w:r>
          </w:hyperlink>
        </w:p>
        <w:p w14:paraId="51179FED" w14:textId="23519382" w:rsidR="00982C1F" w:rsidRDefault="00982C1F">
          <w:pPr>
            <w:pStyle w:val="TOC2"/>
            <w:tabs>
              <w:tab w:val="left" w:pos="1540"/>
              <w:tab w:val="right" w:leader="dot" w:pos="8777"/>
            </w:tabs>
            <w:rPr>
              <w:rFonts w:asciiTheme="minorHAnsi" w:eastAsiaTheme="minorEastAsia" w:hAnsiTheme="minorHAnsi"/>
              <w:noProof/>
              <w:sz w:val="22"/>
            </w:rPr>
          </w:pPr>
          <w:hyperlink w:anchor="_Toc529065781" w:history="1">
            <w:r w:rsidRPr="00DC6959">
              <w:rPr>
                <w:rStyle w:val="Hyperlink"/>
                <w:noProof/>
              </w:rPr>
              <w:t>2.2</w:t>
            </w:r>
            <w:r>
              <w:rPr>
                <w:rFonts w:asciiTheme="minorHAnsi" w:eastAsiaTheme="minorEastAsia" w:hAnsiTheme="minorHAnsi"/>
                <w:noProof/>
                <w:sz w:val="22"/>
              </w:rPr>
              <w:tab/>
            </w:r>
            <w:r w:rsidRPr="00DC6959">
              <w:rPr>
                <w:rStyle w:val="Hyperlink"/>
                <w:noProof/>
              </w:rPr>
              <w:t>Penyakit Ginjal Kronis</w:t>
            </w:r>
            <w:r>
              <w:rPr>
                <w:noProof/>
                <w:webHidden/>
              </w:rPr>
              <w:tab/>
            </w:r>
            <w:r>
              <w:rPr>
                <w:noProof/>
                <w:webHidden/>
              </w:rPr>
              <w:fldChar w:fldCharType="begin"/>
            </w:r>
            <w:r>
              <w:rPr>
                <w:noProof/>
                <w:webHidden/>
              </w:rPr>
              <w:instrText xml:space="preserve"> PAGEREF _Toc529065781 \h </w:instrText>
            </w:r>
            <w:r>
              <w:rPr>
                <w:noProof/>
                <w:webHidden/>
              </w:rPr>
            </w:r>
            <w:r>
              <w:rPr>
                <w:noProof/>
                <w:webHidden/>
              </w:rPr>
              <w:fldChar w:fldCharType="separate"/>
            </w:r>
            <w:r>
              <w:rPr>
                <w:noProof/>
                <w:webHidden/>
              </w:rPr>
              <w:t>6</w:t>
            </w:r>
            <w:r>
              <w:rPr>
                <w:noProof/>
                <w:webHidden/>
              </w:rPr>
              <w:fldChar w:fldCharType="end"/>
            </w:r>
          </w:hyperlink>
        </w:p>
        <w:p w14:paraId="125F3279" w14:textId="70922B7B" w:rsidR="00982C1F" w:rsidRDefault="00982C1F">
          <w:pPr>
            <w:pStyle w:val="TOC2"/>
            <w:tabs>
              <w:tab w:val="left" w:pos="1540"/>
              <w:tab w:val="right" w:leader="dot" w:pos="8777"/>
            </w:tabs>
            <w:rPr>
              <w:rFonts w:asciiTheme="minorHAnsi" w:eastAsiaTheme="minorEastAsia" w:hAnsiTheme="minorHAnsi"/>
              <w:noProof/>
              <w:sz w:val="22"/>
            </w:rPr>
          </w:pPr>
          <w:hyperlink w:anchor="_Toc529065782" w:history="1">
            <w:r w:rsidRPr="00DC6959">
              <w:rPr>
                <w:rStyle w:val="Hyperlink"/>
                <w:noProof/>
              </w:rPr>
              <w:t>2.3</w:t>
            </w:r>
            <w:r>
              <w:rPr>
                <w:rFonts w:asciiTheme="minorHAnsi" w:eastAsiaTheme="minorEastAsia" w:hAnsiTheme="minorHAnsi"/>
                <w:noProof/>
                <w:sz w:val="22"/>
              </w:rPr>
              <w:tab/>
            </w:r>
            <w:r w:rsidRPr="00DC6959">
              <w:rPr>
                <w:rStyle w:val="Hyperlink"/>
                <w:noProof/>
              </w:rPr>
              <w:t>Pemodelan Data Mining</w:t>
            </w:r>
            <w:r>
              <w:rPr>
                <w:noProof/>
                <w:webHidden/>
              </w:rPr>
              <w:tab/>
            </w:r>
            <w:r>
              <w:rPr>
                <w:noProof/>
                <w:webHidden/>
              </w:rPr>
              <w:fldChar w:fldCharType="begin"/>
            </w:r>
            <w:r>
              <w:rPr>
                <w:noProof/>
                <w:webHidden/>
              </w:rPr>
              <w:instrText xml:space="preserve"> PAGEREF _Toc529065782 \h </w:instrText>
            </w:r>
            <w:r>
              <w:rPr>
                <w:noProof/>
                <w:webHidden/>
              </w:rPr>
            </w:r>
            <w:r>
              <w:rPr>
                <w:noProof/>
                <w:webHidden/>
              </w:rPr>
              <w:fldChar w:fldCharType="separate"/>
            </w:r>
            <w:r>
              <w:rPr>
                <w:noProof/>
                <w:webHidden/>
              </w:rPr>
              <w:t>7</w:t>
            </w:r>
            <w:r>
              <w:rPr>
                <w:noProof/>
                <w:webHidden/>
              </w:rPr>
              <w:fldChar w:fldCharType="end"/>
            </w:r>
          </w:hyperlink>
        </w:p>
        <w:p w14:paraId="69200A98" w14:textId="624535E9" w:rsidR="00982C1F" w:rsidRDefault="00982C1F">
          <w:pPr>
            <w:pStyle w:val="TOC2"/>
            <w:tabs>
              <w:tab w:val="left" w:pos="1540"/>
              <w:tab w:val="right" w:leader="dot" w:pos="8777"/>
            </w:tabs>
            <w:rPr>
              <w:rFonts w:asciiTheme="minorHAnsi" w:eastAsiaTheme="minorEastAsia" w:hAnsiTheme="minorHAnsi"/>
              <w:noProof/>
              <w:sz w:val="22"/>
            </w:rPr>
          </w:pPr>
          <w:hyperlink w:anchor="_Toc529065783" w:history="1">
            <w:r w:rsidRPr="00DC6959">
              <w:rPr>
                <w:rStyle w:val="Hyperlink"/>
                <w:noProof/>
              </w:rPr>
              <w:t>2.4</w:t>
            </w:r>
            <w:r>
              <w:rPr>
                <w:rFonts w:asciiTheme="minorHAnsi" w:eastAsiaTheme="minorEastAsia" w:hAnsiTheme="minorHAnsi"/>
                <w:noProof/>
                <w:sz w:val="22"/>
              </w:rPr>
              <w:tab/>
            </w:r>
            <w:r w:rsidRPr="00DC6959">
              <w:rPr>
                <w:rStyle w:val="Hyperlink"/>
                <w:noProof/>
              </w:rPr>
              <w:t>k-Nearest Neighbor</w:t>
            </w:r>
            <w:r>
              <w:rPr>
                <w:noProof/>
                <w:webHidden/>
              </w:rPr>
              <w:tab/>
            </w:r>
            <w:r>
              <w:rPr>
                <w:noProof/>
                <w:webHidden/>
              </w:rPr>
              <w:fldChar w:fldCharType="begin"/>
            </w:r>
            <w:r>
              <w:rPr>
                <w:noProof/>
                <w:webHidden/>
              </w:rPr>
              <w:instrText xml:space="preserve"> PAGEREF _Toc529065783 \h </w:instrText>
            </w:r>
            <w:r>
              <w:rPr>
                <w:noProof/>
                <w:webHidden/>
              </w:rPr>
            </w:r>
            <w:r>
              <w:rPr>
                <w:noProof/>
                <w:webHidden/>
              </w:rPr>
              <w:fldChar w:fldCharType="separate"/>
            </w:r>
            <w:r>
              <w:rPr>
                <w:noProof/>
                <w:webHidden/>
              </w:rPr>
              <w:t>8</w:t>
            </w:r>
            <w:r>
              <w:rPr>
                <w:noProof/>
                <w:webHidden/>
              </w:rPr>
              <w:fldChar w:fldCharType="end"/>
            </w:r>
          </w:hyperlink>
        </w:p>
        <w:p w14:paraId="0D4363BB" w14:textId="2D41D34D" w:rsidR="00982C1F" w:rsidRDefault="00982C1F">
          <w:pPr>
            <w:pStyle w:val="TOC2"/>
            <w:tabs>
              <w:tab w:val="left" w:pos="1540"/>
              <w:tab w:val="right" w:leader="dot" w:pos="8777"/>
            </w:tabs>
            <w:rPr>
              <w:rFonts w:asciiTheme="minorHAnsi" w:eastAsiaTheme="minorEastAsia" w:hAnsiTheme="minorHAnsi"/>
              <w:noProof/>
              <w:sz w:val="22"/>
            </w:rPr>
          </w:pPr>
          <w:hyperlink w:anchor="_Toc529065784" w:history="1">
            <w:r w:rsidRPr="00DC6959">
              <w:rPr>
                <w:rStyle w:val="Hyperlink"/>
                <w:noProof/>
              </w:rPr>
              <w:t>2.5</w:t>
            </w:r>
            <w:r>
              <w:rPr>
                <w:rFonts w:asciiTheme="minorHAnsi" w:eastAsiaTheme="minorEastAsia" w:hAnsiTheme="minorHAnsi"/>
                <w:noProof/>
                <w:sz w:val="22"/>
              </w:rPr>
              <w:tab/>
            </w:r>
            <w:r w:rsidRPr="00DC6959">
              <w:rPr>
                <w:rStyle w:val="Hyperlink"/>
                <w:noProof/>
              </w:rPr>
              <w:t>Feature Selection</w:t>
            </w:r>
            <w:r>
              <w:rPr>
                <w:noProof/>
                <w:webHidden/>
              </w:rPr>
              <w:tab/>
            </w:r>
            <w:r>
              <w:rPr>
                <w:noProof/>
                <w:webHidden/>
              </w:rPr>
              <w:fldChar w:fldCharType="begin"/>
            </w:r>
            <w:r>
              <w:rPr>
                <w:noProof/>
                <w:webHidden/>
              </w:rPr>
              <w:instrText xml:space="preserve"> PAGEREF _Toc529065784 \h </w:instrText>
            </w:r>
            <w:r>
              <w:rPr>
                <w:noProof/>
                <w:webHidden/>
              </w:rPr>
            </w:r>
            <w:r>
              <w:rPr>
                <w:noProof/>
                <w:webHidden/>
              </w:rPr>
              <w:fldChar w:fldCharType="separate"/>
            </w:r>
            <w:r>
              <w:rPr>
                <w:noProof/>
                <w:webHidden/>
              </w:rPr>
              <w:t>12</w:t>
            </w:r>
            <w:r>
              <w:rPr>
                <w:noProof/>
                <w:webHidden/>
              </w:rPr>
              <w:fldChar w:fldCharType="end"/>
            </w:r>
          </w:hyperlink>
        </w:p>
        <w:p w14:paraId="6D55AFBC" w14:textId="7E38406F" w:rsidR="00982C1F" w:rsidRDefault="00982C1F">
          <w:pPr>
            <w:pStyle w:val="TOC2"/>
            <w:tabs>
              <w:tab w:val="left" w:pos="1540"/>
              <w:tab w:val="right" w:leader="dot" w:pos="8777"/>
            </w:tabs>
            <w:rPr>
              <w:rFonts w:asciiTheme="minorHAnsi" w:eastAsiaTheme="minorEastAsia" w:hAnsiTheme="minorHAnsi"/>
              <w:noProof/>
              <w:sz w:val="22"/>
            </w:rPr>
          </w:pPr>
          <w:hyperlink w:anchor="_Toc529065785" w:history="1">
            <w:r w:rsidRPr="00DC6959">
              <w:rPr>
                <w:rStyle w:val="Hyperlink"/>
                <w:noProof/>
              </w:rPr>
              <w:t>2.6</w:t>
            </w:r>
            <w:r>
              <w:rPr>
                <w:rFonts w:asciiTheme="minorHAnsi" w:eastAsiaTheme="minorEastAsia" w:hAnsiTheme="minorHAnsi"/>
                <w:noProof/>
                <w:sz w:val="22"/>
              </w:rPr>
              <w:tab/>
            </w:r>
            <w:r w:rsidRPr="00DC6959">
              <w:rPr>
                <w:rStyle w:val="Hyperlink"/>
                <w:noProof/>
              </w:rPr>
              <w:t xml:space="preserve">Algoritma </w:t>
            </w:r>
            <w:r w:rsidRPr="00DC6959">
              <w:rPr>
                <w:rStyle w:val="Hyperlink"/>
                <w:i/>
                <w:iCs/>
                <w:noProof/>
              </w:rPr>
              <w:t>Backward Elimination</w:t>
            </w:r>
            <w:r>
              <w:rPr>
                <w:noProof/>
                <w:webHidden/>
              </w:rPr>
              <w:tab/>
            </w:r>
            <w:r>
              <w:rPr>
                <w:noProof/>
                <w:webHidden/>
              </w:rPr>
              <w:fldChar w:fldCharType="begin"/>
            </w:r>
            <w:r>
              <w:rPr>
                <w:noProof/>
                <w:webHidden/>
              </w:rPr>
              <w:instrText xml:space="preserve"> PAGEREF _Toc529065785 \h </w:instrText>
            </w:r>
            <w:r>
              <w:rPr>
                <w:noProof/>
                <w:webHidden/>
              </w:rPr>
            </w:r>
            <w:r>
              <w:rPr>
                <w:noProof/>
                <w:webHidden/>
              </w:rPr>
              <w:fldChar w:fldCharType="separate"/>
            </w:r>
            <w:r>
              <w:rPr>
                <w:noProof/>
                <w:webHidden/>
              </w:rPr>
              <w:t>13</w:t>
            </w:r>
            <w:r>
              <w:rPr>
                <w:noProof/>
                <w:webHidden/>
              </w:rPr>
              <w:fldChar w:fldCharType="end"/>
            </w:r>
          </w:hyperlink>
        </w:p>
        <w:p w14:paraId="0B439EFC" w14:textId="47CD658F" w:rsidR="00982C1F" w:rsidRDefault="00982C1F">
          <w:pPr>
            <w:pStyle w:val="TOC2"/>
            <w:tabs>
              <w:tab w:val="left" w:pos="1540"/>
              <w:tab w:val="right" w:leader="dot" w:pos="8777"/>
            </w:tabs>
            <w:rPr>
              <w:rFonts w:asciiTheme="minorHAnsi" w:eastAsiaTheme="minorEastAsia" w:hAnsiTheme="minorHAnsi"/>
              <w:noProof/>
              <w:sz w:val="22"/>
            </w:rPr>
          </w:pPr>
          <w:hyperlink w:anchor="_Toc529065786" w:history="1">
            <w:r w:rsidRPr="00DC6959">
              <w:rPr>
                <w:rStyle w:val="Hyperlink"/>
                <w:noProof/>
              </w:rPr>
              <w:t>2.7</w:t>
            </w:r>
            <w:r>
              <w:rPr>
                <w:rFonts w:asciiTheme="minorHAnsi" w:eastAsiaTheme="minorEastAsia" w:hAnsiTheme="minorHAnsi"/>
                <w:noProof/>
                <w:sz w:val="22"/>
              </w:rPr>
              <w:tab/>
            </w:r>
            <w:r w:rsidRPr="00DC6959">
              <w:rPr>
                <w:rStyle w:val="Hyperlink"/>
                <w:i/>
                <w:iCs/>
                <w:noProof/>
              </w:rPr>
              <w:t>k</w:t>
            </w:r>
            <w:r w:rsidRPr="00DC6959">
              <w:rPr>
                <w:rStyle w:val="Hyperlink"/>
                <w:noProof/>
              </w:rPr>
              <w:t>-</w:t>
            </w:r>
            <w:r w:rsidRPr="00DC6959">
              <w:rPr>
                <w:rStyle w:val="Hyperlink"/>
                <w:i/>
                <w:iCs/>
                <w:noProof/>
              </w:rPr>
              <w:t>Fold Cross Validation</w:t>
            </w:r>
            <w:r>
              <w:rPr>
                <w:noProof/>
                <w:webHidden/>
              </w:rPr>
              <w:tab/>
            </w:r>
            <w:r>
              <w:rPr>
                <w:noProof/>
                <w:webHidden/>
              </w:rPr>
              <w:fldChar w:fldCharType="begin"/>
            </w:r>
            <w:r>
              <w:rPr>
                <w:noProof/>
                <w:webHidden/>
              </w:rPr>
              <w:instrText xml:space="preserve"> PAGEREF _Toc529065786 \h </w:instrText>
            </w:r>
            <w:r>
              <w:rPr>
                <w:noProof/>
                <w:webHidden/>
              </w:rPr>
            </w:r>
            <w:r>
              <w:rPr>
                <w:noProof/>
                <w:webHidden/>
              </w:rPr>
              <w:fldChar w:fldCharType="separate"/>
            </w:r>
            <w:r>
              <w:rPr>
                <w:noProof/>
                <w:webHidden/>
              </w:rPr>
              <w:t>15</w:t>
            </w:r>
            <w:r>
              <w:rPr>
                <w:noProof/>
                <w:webHidden/>
              </w:rPr>
              <w:fldChar w:fldCharType="end"/>
            </w:r>
          </w:hyperlink>
        </w:p>
        <w:p w14:paraId="3C36DB60" w14:textId="7106B0DE" w:rsidR="00982C1F" w:rsidRDefault="00982C1F">
          <w:pPr>
            <w:pStyle w:val="TOC1"/>
            <w:tabs>
              <w:tab w:val="right" w:leader="dot" w:pos="8777"/>
            </w:tabs>
            <w:rPr>
              <w:rFonts w:asciiTheme="minorHAnsi" w:eastAsiaTheme="minorEastAsia" w:hAnsiTheme="minorHAnsi"/>
              <w:noProof/>
              <w:sz w:val="22"/>
            </w:rPr>
          </w:pPr>
          <w:hyperlink w:anchor="_Toc529065787" w:history="1">
            <w:r w:rsidRPr="00DC6959">
              <w:rPr>
                <w:rStyle w:val="Hyperlink"/>
                <w:noProof/>
              </w:rPr>
              <w:t>BAB III C</w:t>
            </w:r>
            <w:r>
              <w:rPr>
                <w:noProof/>
                <w:webHidden/>
              </w:rPr>
              <w:tab/>
            </w:r>
            <w:r>
              <w:rPr>
                <w:noProof/>
                <w:webHidden/>
              </w:rPr>
              <w:fldChar w:fldCharType="begin"/>
            </w:r>
            <w:r>
              <w:rPr>
                <w:noProof/>
                <w:webHidden/>
              </w:rPr>
              <w:instrText xml:space="preserve"> PAGEREF _Toc529065787 \h </w:instrText>
            </w:r>
            <w:r>
              <w:rPr>
                <w:noProof/>
                <w:webHidden/>
              </w:rPr>
            </w:r>
            <w:r>
              <w:rPr>
                <w:noProof/>
                <w:webHidden/>
              </w:rPr>
              <w:fldChar w:fldCharType="separate"/>
            </w:r>
            <w:r>
              <w:rPr>
                <w:noProof/>
                <w:webHidden/>
              </w:rPr>
              <w:t>17</w:t>
            </w:r>
            <w:r>
              <w:rPr>
                <w:noProof/>
                <w:webHidden/>
              </w:rPr>
              <w:fldChar w:fldCharType="end"/>
            </w:r>
          </w:hyperlink>
        </w:p>
        <w:p w14:paraId="1F8AC3B3" w14:textId="1BCD19A9" w:rsidR="00982C1F" w:rsidRDefault="00982C1F">
          <w:pPr>
            <w:pStyle w:val="TOC2"/>
            <w:tabs>
              <w:tab w:val="left" w:pos="1540"/>
              <w:tab w:val="right" w:leader="dot" w:pos="8777"/>
            </w:tabs>
            <w:rPr>
              <w:rFonts w:asciiTheme="minorHAnsi" w:eastAsiaTheme="minorEastAsia" w:hAnsiTheme="minorHAnsi"/>
              <w:noProof/>
              <w:sz w:val="22"/>
            </w:rPr>
          </w:pPr>
          <w:hyperlink w:anchor="_Toc529065788" w:history="1">
            <w:r w:rsidRPr="00DC6959">
              <w:rPr>
                <w:rStyle w:val="Hyperlink"/>
                <w:noProof/>
              </w:rPr>
              <w:t>3.1</w:t>
            </w:r>
            <w:r>
              <w:rPr>
                <w:rFonts w:asciiTheme="minorHAnsi" w:eastAsiaTheme="minorEastAsia" w:hAnsiTheme="minorHAnsi"/>
                <w:noProof/>
                <w:sz w:val="22"/>
              </w:rPr>
              <w:tab/>
            </w:r>
            <w:r w:rsidRPr="00DC6959">
              <w:rPr>
                <w:rStyle w:val="Hyperlink"/>
                <w:noProof/>
              </w:rPr>
              <w:t>Asd</w:t>
            </w:r>
            <w:r>
              <w:rPr>
                <w:noProof/>
                <w:webHidden/>
              </w:rPr>
              <w:tab/>
            </w:r>
            <w:r>
              <w:rPr>
                <w:noProof/>
                <w:webHidden/>
              </w:rPr>
              <w:fldChar w:fldCharType="begin"/>
            </w:r>
            <w:r>
              <w:rPr>
                <w:noProof/>
                <w:webHidden/>
              </w:rPr>
              <w:instrText xml:space="preserve"> PAGEREF _Toc529065788 \h </w:instrText>
            </w:r>
            <w:r>
              <w:rPr>
                <w:noProof/>
                <w:webHidden/>
              </w:rPr>
            </w:r>
            <w:r>
              <w:rPr>
                <w:noProof/>
                <w:webHidden/>
              </w:rPr>
              <w:fldChar w:fldCharType="separate"/>
            </w:r>
            <w:r>
              <w:rPr>
                <w:noProof/>
                <w:webHidden/>
              </w:rPr>
              <w:t>17</w:t>
            </w:r>
            <w:r>
              <w:rPr>
                <w:noProof/>
                <w:webHidden/>
              </w:rPr>
              <w:fldChar w:fldCharType="end"/>
            </w:r>
          </w:hyperlink>
        </w:p>
        <w:p w14:paraId="29826AFE" w14:textId="4998C627" w:rsidR="00982C1F" w:rsidRDefault="00982C1F">
          <w:pPr>
            <w:pStyle w:val="TOC1"/>
            <w:tabs>
              <w:tab w:val="right" w:leader="dot" w:pos="8777"/>
            </w:tabs>
            <w:rPr>
              <w:rFonts w:asciiTheme="minorHAnsi" w:eastAsiaTheme="minorEastAsia" w:hAnsiTheme="minorHAnsi"/>
              <w:noProof/>
              <w:sz w:val="22"/>
            </w:rPr>
          </w:pPr>
          <w:hyperlink w:anchor="_Toc529065789" w:history="1">
            <w:r w:rsidRPr="00DC6959">
              <w:rPr>
                <w:rStyle w:val="Hyperlink"/>
                <w:noProof/>
              </w:rPr>
              <w:t>BAB IV DAFTAR PUSTAKA</w:t>
            </w:r>
            <w:r>
              <w:rPr>
                <w:noProof/>
                <w:webHidden/>
              </w:rPr>
              <w:tab/>
            </w:r>
            <w:r>
              <w:rPr>
                <w:noProof/>
                <w:webHidden/>
              </w:rPr>
              <w:fldChar w:fldCharType="begin"/>
            </w:r>
            <w:r>
              <w:rPr>
                <w:noProof/>
                <w:webHidden/>
              </w:rPr>
              <w:instrText xml:space="preserve"> PAGEREF _Toc529065789 \h </w:instrText>
            </w:r>
            <w:r>
              <w:rPr>
                <w:noProof/>
                <w:webHidden/>
              </w:rPr>
            </w:r>
            <w:r>
              <w:rPr>
                <w:noProof/>
                <w:webHidden/>
              </w:rPr>
              <w:fldChar w:fldCharType="separate"/>
            </w:r>
            <w:r>
              <w:rPr>
                <w:noProof/>
                <w:webHidden/>
              </w:rPr>
              <w:t>18</w:t>
            </w:r>
            <w:r>
              <w:rPr>
                <w:noProof/>
                <w:webHidden/>
              </w:rPr>
              <w:fldChar w:fldCharType="end"/>
            </w:r>
          </w:hyperlink>
        </w:p>
        <w:p w14:paraId="2614D38B" w14:textId="2DDE18D4" w:rsidR="00711D5E" w:rsidRPr="002560A0" w:rsidRDefault="000051D9" w:rsidP="002560A0">
          <w:r>
            <w:rPr>
              <w:noProof/>
            </w:rPr>
            <w:fldChar w:fldCharType="end"/>
          </w:r>
        </w:p>
      </w:sdtContent>
    </w:sdt>
    <w:p w14:paraId="7EB97A03" w14:textId="77777777" w:rsidR="00106E14" w:rsidRDefault="00106E14">
      <w:pPr>
        <w:spacing w:after="160" w:line="259" w:lineRule="auto"/>
        <w:ind w:firstLine="0"/>
        <w:jc w:val="left"/>
        <w:rPr>
          <w:rFonts w:eastAsiaTheme="majorEastAsia" w:cstheme="majorBidi"/>
          <w:b/>
          <w:sz w:val="28"/>
          <w:szCs w:val="32"/>
          <w:lang w:val="en-ID"/>
        </w:rPr>
      </w:pPr>
      <w:bookmarkStart w:id="10" w:name="_Toc529065770"/>
      <w:r>
        <w:br w:type="page"/>
      </w:r>
    </w:p>
    <w:p w14:paraId="00F6A914" w14:textId="4D02C7D8" w:rsidR="00A46C10" w:rsidRDefault="00957162" w:rsidP="002560A0">
      <w:pPr>
        <w:pStyle w:val="Heading1"/>
        <w:numPr>
          <w:ilvl w:val="0"/>
          <w:numId w:val="0"/>
        </w:numPr>
        <w:ind w:left="432"/>
      </w:pPr>
      <w:r>
        <w:lastRenderedPageBreak/>
        <w:t>DAFTAR TABEL</w:t>
      </w:r>
      <w:bookmarkEnd w:id="10"/>
    </w:p>
    <w:p w14:paraId="1CA908B0" w14:textId="77777777" w:rsidR="00527A59" w:rsidRPr="00527A59" w:rsidRDefault="00527A59" w:rsidP="00A50EA5">
      <w:pPr>
        <w:rPr>
          <w:lang w:val="en-ID"/>
        </w:rPr>
      </w:pPr>
    </w:p>
    <w:p w14:paraId="785CDD69" w14:textId="33803010" w:rsidR="004E1660" w:rsidRDefault="00527A59">
      <w:pPr>
        <w:pStyle w:val="TableofFigures"/>
        <w:tabs>
          <w:tab w:val="right" w:leader="dot" w:pos="8777"/>
        </w:tabs>
        <w:rPr>
          <w:rFonts w:asciiTheme="minorHAnsi" w:eastAsiaTheme="minorEastAsia" w:hAnsiTheme="minorHAnsi"/>
          <w:noProof/>
          <w:sz w:val="22"/>
        </w:rPr>
      </w:pPr>
      <w:r w:rsidRPr="00604F09">
        <w:rPr>
          <w:lang w:val="en-ID"/>
        </w:rPr>
        <w:fldChar w:fldCharType="begin"/>
      </w:r>
      <w:r w:rsidRPr="00604F09">
        <w:rPr>
          <w:lang w:val="en-ID"/>
        </w:rPr>
        <w:instrText xml:space="preserve"> TOC \h \z \c "Tabel" </w:instrText>
      </w:r>
      <w:r w:rsidRPr="00604F09">
        <w:rPr>
          <w:lang w:val="en-ID"/>
        </w:rPr>
        <w:fldChar w:fldCharType="separate"/>
      </w:r>
      <w:hyperlink w:anchor="_Toc529065820" w:history="1">
        <w:r w:rsidR="004E1660" w:rsidRPr="00C52076">
          <w:rPr>
            <w:rStyle w:val="Hyperlink"/>
            <w:b/>
            <w:bCs/>
            <w:noProof/>
          </w:rPr>
          <w:t xml:space="preserve">Tabel </w:t>
        </w:r>
        <w:r w:rsidR="004E1660" w:rsidRPr="00C52076">
          <w:rPr>
            <w:rStyle w:val="Hyperlink"/>
            <w:b/>
            <w:bCs/>
            <w:noProof/>
            <w:cs/>
          </w:rPr>
          <w:t>‎</w:t>
        </w:r>
        <w:r w:rsidR="004E1660" w:rsidRPr="00C52076">
          <w:rPr>
            <w:rStyle w:val="Hyperlink"/>
            <w:b/>
            <w:bCs/>
            <w:noProof/>
          </w:rPr>
          <w:t>2.1</w:t>
        </w:r>
        <w:r w:rsidR="004E1660" w:rsidRPr="00C52076">
          <w:rPr>
            <w:rStyle w:val="Hyperlink"/>
            <w:b/>
            <w:bCs/>
            <w:noProof/>
          </w:rPr>
          <w:noBreakHyphen/>
        </w:r>
        <w:r w:rsidR="004E1660" w:rsidRPr="00C52076">
          <w:rPr>
            <w:rStyle w:val="Hyperlink"/>
            <w:b/>
            <w:bCs/>
            <w:noProof/>
          </w:rPr>
          <w:t>1</w:t>
        </w:r>
        <w:r w:rsidR="004E1660" w:rsidRPr="00C52076">
          <w:rPr>
            <w:rStyle w:val="Hyperlink"/>
            <w:noProof/>
          </w:rPr>
          <w:t xml:space="preserve"> </w:t>
        </w:r>
        <w:r w:rsidR="004E1660" w:rsidRPr="00C52076">
          <w:rPr>
            <w:rStyle w:val="Hyperlink"/>
            <w:bCs/>
            <w:noProof/>
          </w:rPr>
          <w:t>Penelitian Terkait</w:t>
        </w:r>
        <w:r w:rsidR="004E1660">
          <w:rPr>
            <w:noProof/>
            <w:webHidden/>
          </w:rPr>
          <w:tab/>
        </w:r>
        <w:r w:rsidR="004E1660">
          <w:rPr>
            <w:noProof/>
            <w:webHidden/>
          </w:rPr>
          <w:fldChar w:fldCharType="begin"/>
        </w:r>
        <w:r w:rsidR="004E1660">
          <w:rPr>
            <w:noProof/>
            <w:webHidden/>
          </w:rPr>
          <w:instrText xml:space="preserve"> PAGEREF _Toc529065820 \h </w:instrText>
        </w:r>
        <w:r w:rsidR="004E1660">
          <w:rPr>
            <w:noProof/>
            <w:webHidden/>
          </w:rPr>
        </w:r>
        <w:r w:rsidR="004E1660">
          <w:rPr>
            <w:noProof/>
            <w:webHidden/>
          </w:rPr>
          <w:fldChar w:fldCharType="separate"/>
        </w:r>
        <w:r w:rsidR="004E1660">
          <w:rPr>
            <w:noProof/>
            <w:webHidden/>
          </w:rPr>
          <w:t>5</w:t>
        </w:r>
        <w:r w:rsidR="004E1660">
          <w:rPr>
            <w:noProof/>
            <w:webHidden/>
          </w:rPr>
          <w:fldChar w:fldCharType="end"/>
        </w:r>
      </w:hyperlink>
    </w:p>
    <w:p w14:paraId="1DA7098C" w14:textId="11BE5DC8" w:rsidR="004E1660" w:rsidRDefault="004E1660">
      <w:pPr>
        <w:pStyle w:val="TableofFigures"/>
        <w:tabs>
          <w:tab w:val="right" w:leader="dot" w:pos="8777"/>
        </w:tabs>
        <w:rPr>
          <w:rFonts w:asciiTheme="minorHAnsi" w:eastAsiaTheme="minorEastAsia" w:hAnsiTheme="minorHAnsi"/>
          <w:noProof/>
          <w:sz w:val="22"/>
        </w:rPr>
      </w:pPr>
      <w:hyperlink w:anchor="_Toc529065821"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1 </w:t>
        </w:r>
        <w:r w:rsidRPr="00C52076">
          <w:rPr>
            <w:rStyle w:val="Hyperlink"/>
            <w:bCs/>
            <w:noProof/>
          </w:rPr>
          <w:t>Data Latih Kasus Algoritma kNN</w:t>
        </w:r>
        <w:r>
          <w:rPr>
            <w:noProof/>
            <w:webHidden/>
          </w:rPr>
          <w:tab/>
        </w:r>
        <w:r>
          <w:rPr>
            <w:noProof/>
            <w:webHidden/>
          </w:rPr>
          <w:fldChar w:fldCharType="begin"/>
        </w:r>
        <w:r>
          <w:rPr>
            <w:noProof/>
            <w:webHidden/>
          </w:rPr>
          <w:instrText xml:space="preserve"> PAGEREF _Toc529065821 \h </w:instrText>
        </w:r>
        <w:r>
          <w:rPr>
            <w:noProof/>
            <w:webHidden/>
          </w:rPr>
        </w:r>
        <w:r>
          <w:rPr>
            <w:noProof/>
            <w:webHidden/>
          </w:rPr>
          <w:fldChar w:fldCharType="separate"/>
        </w:r>
        <w:r>
          <w:rPr>
            <w:noProof/>
            <w:webHidden/>
          </w:rPr>
          <w:t>10</w:t>
        </w:r>
        <w:r>
          <w:rPr>
            <w:noProof/>
            <w:webHidden/>
          </w:rPr>
          <w:fldChar w:fldCharType="end"/>
        </w:r>
      </w:hyperlink>
    </w:p>
    <w:p w14:paraId="2C25F1D7" w14:textId="2A8DF2C9" w:rsidR="004E1660" w:rsidRDefault="004E1660">
      <w:pPr>
        <w:pStyle w:val="TableofFigures"/>
        <w:tabs>
          <w:tab w:val="right" w:leader="dot" w:pos="8777"/>
        </w:tabs>
        <w:rPr>
          <w:rFonts w:asciiTheme="minorHAnsi" w:eastAsiaTheme="minorEastAsia" w:hAnsiTheme="minorHAnsi"/>
          <w:noProof/>
          <w:sz w:val="22"/>
        </w:rPr>
      </w:pPr>
      <w:hyperlink w:anchor="_Toc529065822"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2 </w:t>
        </w:r>
        <w:r w:rsidRPr="00C52076">
          <w:rPr>
            <w:rStyle w:val="Hyperlink"/>
            <w:bCs/>
            <w:noProof/>
          </w:rPr>
          <w:t>Data Uji Kasus Algoritma kNN</w:t>
        </w:r>
        <w:r>
          <w:rPr>
            <w:noProof/>
            <w:webHidden/>
          </w:rPr>
          <w:tab/>
        </w:r>
        <w:r>
          <w:rPr>
            <w:noProof/>
            <w:webHidden/>
          </w:rPr>
          <w:fldChar w:fldCharType="begin"/>
        </w:r>
        <w:r>
          <w:rPr>
            <w:noProof/>
            <w:webHidden/>
          </w:rPr>
          <w:instrText xml:space="preserve"> PAGEREF _Toc529065822 \h </w:instrText>
        </w:r>
        <w:r>
          <w:rPr>
            <w:noProof/>
            <w:webHidden/>
          </w:rPr>
        </w:r>
        <w:r>
          <w:rPr>
            <w:noProof/>
            <w:webHidden/>
          </w:rPr>
          <w:fldChar w:fldCharType="separate"/>
        </w:r>
        <w:r>
          <w:rPr>
            <w:noProof/>
            <w:webHidden/>
          </w:rPr>
          <w:t>11</w:t>
        </w:r>
        <w:r>
          <w:rPr>
            <w:noProof/>
            <w:webHidden/>
          </w:rPr>
          <w:fldChar w:fldCharType="end"/>
        </w:r>
      </w:hyperlink>
    </w:p>
    <w:p w14:paraId="46BB7E80" w14:textId="1A75491A" w:rsidR="004E1660" w:rsidRDefault="004E1660">
      <w:pPr>
        <w:pStyle w:val="TableofFigures"/>
        <w:tabs>
          <w:tab w:val="right" w:leader="dot" w:pos="8777"/>
        </w:tabs>
        <w:rPr>
          <w:rFonts w:asciiTheme="minorHAnsi" w:eastAsiaTheme="minorEastAsia" w:hAnsiTheme="minorHAnsi"/>
          <w:noProof/>
          <w:sz w:val="22"/>
        </w:rPr>
      </w:pPr>
      <w:hyperlink w:anchor="_Toc529065823"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3 Perhitungan Selisih Nilai Data Latih dengan Data Uji</w:t>
        </w:r>
        <w:r>
          <w:rPr>
            <w:noProof/>
            <w:webHidden/>
          </w:rPr>
          <w:tab/>
        </w:r>
        <w:r>
          <w:rPr>
            <w:noProof/>
            <w:webHidden/>
          </w:rPr>
          <w:fldChar w:fldCharType="begin"/>
        </w:r>
        <w:r>
          <w:rPr>
            <w:noProof/>
            <w:webHidden/>
          </w:rPr>
          <w:instrText xml:space="preserve"> PAGEREF _Toc529065823 \h </w:instrText>
        </w:r>
        <w:r>
          <w:rPr>
            <w:noProof/>
            <w:webHidden/>
          </w:rPr>
        </w:r>
        <w:r>
          <w:rPr>
            <w:noProof/>
            <w:webHidden/>
          </w:rPr>
          <w:fldChar w:fldCharType="separate"/>
        </w:r>
        <w:r>
          <w:rPr>
            <w:noProof/>
            <w:webHidden/>
          </w:rPr>
          <w:t>11</w:t>
        </w:r>
        <w:r>
          <w:rPr>
            <w:noProof/>
            <w:webHidden/>
          </w:rPr>
          <w:fldChar w:fldCharType="end"/>
        </w:r>
      </w:hyperlink>
    </w:p>
    <w:p w14:paraId="21F0D396" w14:textId="3B91AF18" w:rsidR="004E1660" w:rsidRDefault="004E1660">
      <w:pPr>
        <w:pStyle w:val="TableofFigures"/>
        <w:tabs>
          <w:tab w:val="right" w:leader="dot" w:pos="8777"/>
        </w:tabs>
        <w:rPr>
          <w:rFonts w:asciiTheme="minorHAnsi" w:eastAsiaTheme="minorEastAsia" w:hAnsiTheme="minorHAnsi"/>
          <w:noProof/>
          <w:sz w:val="22"/>
        </w:rPr>
      </w:pPr>
      <w:hyperlink w:anchor="_Toc529065824"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4 </w:t>
        </w:r>
        <w:r w:rsidRPr="00C52076">
          <w:rPr>
            <w:rStyle w:val="Hyperlink"/>
            <w:bCs/>
            <w:noProof/>
          </w:rPr>
          <w:t>Hasil Perhitungan Euclidean Distance</w:t>
        </w:r>
        <w:r>
          <w:rPr>
            <w:noProof/>
            <w:webHidden/>
          </w:rPr>
          <w:tab/>
        </w:r>
        <w:r>
          <w:rPr>
            <w:noProof/>
            <w:webHidden/>
          </w:rPr>
          <w:fldChar w:fldCharType="begin"/>
        </w:r>
        <w:r>
          <w:rPr>
            <w:noProof/>
            <w:webHidden/>
          </w:rPr>
          <w:instrText xml:space="preserve"> PAGEREF _Toc529065824 \h </w:instrText>
        </w:r>
        <w:r>
          <w:rPr>
            <w:noProof/>
            <w:webHidden/>
          </w:rPr>
        </w:r>
        <w:r>
          <w:rPr>
            <w:noProof/>
            <w:webHidden/>
          </w:rPr>
          <w:fldChar w:fldCharType="separate"/>
        </w:r>
        <w:r>
          <w:rPr>
            <w:noProof/>
            <w:webHidden/>
          </w:rPr>
          <w:t>11</w:t>
        </w:r>
        <w:r>
          <w:rPr>
            <w:noProof/>
            <w:webHidden/>
          </w:rPr>
          <w:fldChar w:fldCharType="end"/>
        </w:r>
      </w:hyperlink>
    </w:p>
    <w:p w14:paraId="2CD9B7CF" w14:textId="57E49CB6" w:rsidR="00A46C10" w:rsidRPr="00604F09" w:rsidRDefault="00527A59" w:rsidP="00A50EA5">
      <w:pPr>
        <w:rPr>
          <w:lang w:val="en-ID"/>
        </w:rPr>
      </w:pPr>
      <w:r w:rsidRPr="00604F09">
        <w:rPr>
          <w:lang w:val="en-ID"/>
        </w:rPr>
        <w:fldChar w:fldCharType="end"/>
      </w:r>
    </w:p>
    <w:p w14:paraId="46821D83" w14:textId="77777777" w:rsidR="006B504E" w:rsidRDefault="00957162" w:rsidP="002560A0">
      <w:pPr>
        <w:pStyle w:val="Heading1"/>
        <w:numPr>
          <w:ilvl w:val="0"/>
          <w:numId w:val="0"/>
        </w:numPr>
        <w:ind w:left="432"/>
      </w:pPr>
      <w:r>
        <w:br w:type="page"/>
      </w:r>
      <w:bookmarkStart w:id="11" w:name="_Toc529065771"/>
      <w:r w:rsidR="00E25490">
        <w:lastRenderedPageBreak/>
        <w:t>DAFTAR GAMBAR</w:t>
      </w:r>
      <w:bookmarkEnd w:id="11"/>
    </w:p>
    <w:p w14:paraId="12CC3FE6" w14:textId="77777777" w:rsidR="006B504E" w:rsidRDefault="006B504E" w:rsidP="00A50EA5">
      <w:pPr>
        <w:rPr>
          <w:lang w:val="en-ID"/>
        </w:rPr>
      </w:pPr>
    </w:p>
    <w:p w14:paraId="0E9A3C70" w14:textId="127A01AE" w:rsidR="004E1660" w:rsidRDefault="000A041A">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Gambar" </w:instrText>
      </w:r>
      <w:r>
        <w:rPr>
          <w:lang w:val="en-ID"/>
        </w:rPr>
        <w:fldChar w:fldCharType="separate"/>
      </w:r>
      <w:hyperlink w:anchor="_Toc529065825"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3</w:t>
        </w:r>
        <w:r w:rsidR="004E1660" w:rsidRPr="008D1F27">
          <w:rPr>
            <w:rStyle w:val="Hyperlink"/>
            <w:noProof/>
          </w:rPr>
          <w:noBreakHyphen/>
          <w:t xml:space="preserve">1 Framework </w:t>
        </w:r>
        <w:r w:rsidR="004E1660" w:rsidRPr="008D1F27">
          <w:rPr>
            <w:rStyle w:val="Hyperlink"/>
            <w:i/>
            <w:noProof/>
          </w:rPr>
          <w:t>Knowledge Data Discovery</w:t>
        </w:r>
        <w:r w:rsidR="004E1660">
          <w:rPr>
            <w:noProof/>
            <w:webHidden/>
          </w:rPr>
          <w:tab/>
        </w:r>
        <w:r w:rsidR="004E1660">
          <w:rPr>
            <w:noProof/>
            <w:webHidden/>
          </w:rPr>
          <w:fldChar w:fldCharType="begin"/>
        </w:r>
        <w:r w:rsidR="004E1660">
          <w:rPr>
            <w:noProof/>
            <w:webHidden/>
          </w:rPr>
          <w:instrText xml:space="preserve"> PAGEREF _Toc529065825 \h </w:instrText>
        </w:r>
        <w:r w:rsidR="004E1660">
          <w:rPr>
            <w:noProof/>
            <w:webHidden/>
          </w:rPr>
        </w:r>
        <w:r w:rsidR="004E1660">
          <w:rPr>
            <w:noProof/>
            <w:webHidden/>
          </w:rPr>
          <w:fldChar w:fldCharType="separate"/>
        </w:r>
        <w:r w:rsidR="004E1660">
          <w:rPr>
            <w:noProof/>
            <w:webHidden/>
          </w:rPr>
          <w:t>7</w:t>
        </w:r>
        <w:r w:rsidR="004E1660">
          <w:rPr>
            <w:noProof/>
            <w:webHidden/>
          </w:rPr>
          <w:fldChar w:fldCharType="end"/>
        </w:r>
      </w:hyperlink>
    </w:p>
    <w:p w14:paraId="4E0D3B33" w14:textId="3214E450" w:rsidR="004E1660" w:rsidRDefault="004E1660">
      <w:pPr>
        <w:pStyle w:val="TableofFigures"/>
        <w:tabs>
          <w:tab w:val="right" w:leader="dot" w:pos="8777"/>
        </w:tabs>
        <w:rPr>
          <w:rFonts w:asciiTheme="minorHAnsi" w:eastAsiaTheme="minorEastAsia" w:hAnsiTheme="minorHAnsi"/>
          <w:noProof/>
          <w:sz w:val="22"/>
        </w:rPr>
      </w:pPr>
      <w:hyperlink w:anchor="_Toc529065826" w:history="1">
        <w:r w:rsidRPr="008D1F27">
          <w:rPr>
            <w:rStyle w:val="Hyperlink"/>
            <w:noProof/>
          </w:rPr>
          <w:t xml:space="preserve">Gambar </w:t>
        </w:r>
        <w:r w:rsidRPr="008D1F27">
          <w:rPr>
            <w:rStyle w:val="Hyperlink"/>
            <w:noProof/>
            <w:cs/>
          </w:rPr>
          <w:t>‎</w:t>
        </w:r>
        <w:r w:rsidRPr="008D1F27">
          <w:rPr>
            <w:rStyle w:val="Hyperlink"/>
            <w:noProof/>
          </w:rPr>
          <w:t>2.4</w:t>
        </w:r>
        <w:r w:rsidRPr="008D1F27">
          <w:rPr>
            <w:rStyle w:val="Hyperlink"/>
            <w:noProof/>
          </w:rPr>
          <w:noBreakHyphen/>
          <w:t xml:space="preserve">1 </w:t>
        </w:r>
        <w:r w:rsidRPr="008D1F27">
          <w:rPr>
            <w:rStyle w:val="Hyperlink"/>
            <w:bCs/>
            <w:i/>
            <w:noProof/>
          </w:rPr>
          <w:t xml:space="preserve">Flowchart </w:t>
        </w:r>
        <w:r w:rsidRPr="008D1F27">
          <w:rPr>
            <w:rStyle w:val="Hyperlink"/>
            <w:bCs/>
            <w:noProof/>
          </w:rPr>
          <w:t>Algoritma kNN</w:t>
        </w:r>
        <w:r>
          <w:rPr>
            <w:noProof/>
            <w:webHidden/>
          </w:rPr>
          <w:tab/>
        </w:r>
        <w:r>
          <w:rPr>
            <w:noProof/>
            <w:webHidden/>
          </w:rPr>
          <w:fldChar w:fldCharType="begin"/>
        </w:r>
        <w:r>
          <w:rPr>
            <w:noProof/>
            <w:webHidden/>
          </w:rPr>
          <w:instrText xml:space="preserve"> PAGEREF _Toc529065826 \h </w:instrText>
        </w:r>
        <w:r>
          <w:rPr>
            <w:noProof/>
            <w:webHidden/>
          </w:rPr>
        </w:r>
        <w:r>
          <w:rPr>
            <w:noProof/>
            <w:webHidden/>
          </w:rPr>
          <w:fldChar w:fldCharType="separate"/>
        </w:r>
        <w:r>
          <w:rPr>
            <w:noProof/>
            <w:webHidden/>
          </w:rPr>
          <w:t>10</w:t>
        </w:r>
        <w:r>
          <w:rPr>
            <w:noProof/>
            <w:webHidden/>
          </w:rPr>
          <w:fldChar w:fldCharType="end"/>
        </w:r>
      </w:hyperlink>
    </w:p>
    <w:p w14:paraId="6CA4FB4D" w14:textId="681D2FCA" w:rsidR="004E1660" w:rsidRDefault="004E1660">
      <w:pPr>
        <w:pStyle w:val="TableofFigures"/>
        <w:tabs>
          <w:tab w:val="right" w:leader="dot" w:pos="8777"/>
        </w:tabs>
        <w:rPr>
          <w:rFonts w:asciiTheme="minorHAnsi" w:eastAsiaTheme="minorEastAsia" w:hAnsiTheme="minorHAnsi"/>
          <w:noProof/>
          <w:sz w:val="22"/>
        </w:rPr>
      </w:pPr>
      <w:hyperlink w:anchor="_Toc529065827" w:history="1">
        <w:r w:rsidRPr="008D1F27">
          <w:rPr>
            <w:rStyle w:val="Hyperlink"/>
            <w:noProof/>
          </w:rPr>
          <w:t xml:space="preserve">Gambar </w:t>
        </w:r>
        <w:r w:rsidRPr="008D1F27">
          <w:rPr>
            <w:rStyle w:val="Hyperlink"/>
            <w:noProof/>
            <w:cs/>
          </w:rPr>
          <w:t>‎</w:t>
        </w:r>
        <w:r w:rsidRPr="008D1F27">
          <w:rPr>
            <w:rStyle w:val="Hyperlink"/>
            <w:noProof/>
          </w:rPr>
          <w:t>2.5</w:t>
        </w:r>
        <w:r w:rsidRPr="008D1F27">
          <w:rPr>
            <w:rStyle w:val="Hyperlink"/>
            <w:noProof/>
          </w:rPr>
          <w:noBreakHyphen/>
          <w:t>1 Teknik Seleksi Atribut</w:t>
        </w:r>
        <w:r>
          <w:rPr>
            <w:noProof/>
            <w:webHidden/>
          </w:rPr>
          <w:tab/>
        </w:r>
        <w:r>
          <w:rPr>
            <w:noProof/>
            <w:webHidden/>
          </w:rPr>
          <w:fldChar w:fldCharType="begin"/>
        </w:r>
        <w:r>
          <w:rPr>
            <w:noProof/>
            <w:webHidden/>
          </w:rPr>
          <w:instrText xml:space="preserve"> PAGEREF _Toc529065827 \h </w:instrText>
        </w:r>
        <w:r>
          <w:rPr>
            <w:noProof/>
            <w:webHidden/>
          </w:rPr>
        </w:r>
        <w:r>
          <w:rPr>
            <w:noProof/>
            <w:webHidden/>
          </w:rPr>
          <w:fldChar w:fldCharType="separate"/>
        </w:r>
        <w:r>
          <w:rPr>
            <w:noProof/>
            <w:webHidden/>
          </w:rPr>
          <w:t>13</w:t>
        </w:r>
        <w:r>
          <w:rPr>
            <w:noProof/>
            <w:webHidden/>
          </w:rPr>
          <w:fldChar w:fldCharType="end"/>
        </w:r>
      </w:hyperlink>
    </w:p>
    <w:p w14:paraId="1049A8C5" w14:textId="5AD6EDF5" w:rsidR="004E1660" w:rsidRDefault="004E1660">
      <w:pPr>
        <w:pStyle w:val="TableofFigures"/>
        <w:tabs>
          <w:tab w:val="right" w:leader="dot" w:pos="8777"/>
        </w:tabs>
        <w:rPr>
          <w:rFonts w:asciiTheme="minorHAnsi" w:eastAsiaTheme="minorEastAsia" w:hAnsiTheme="minorHAnsi"/>
          <w:noProof/>
          <w:sz w:val="22"/>
        </w:rPr>
      </w:pPr>
      <w:hyperlink w:anchor="_Toc529065828" w:history="1">
        <w:r w:rsidRPr="008D1F27">
          <w:rPr>
            <w:rStyle w:val="Hyperlink"/>
            <w:noProof/>
          </w:rPr>
          <w:t xml:space="preserve">Gambar </w:t>
        </w:r>
        <w:r w:rsidRPr="008D1F27">
          <w:rPr>
            <w:rStyle w:val="Hyperlink"/>
            <w:noProof/>
            <w:cs/>
          </w:rPr>
          <w:t>‎</w:t>
        </w:r>
        <w:r w:rsidRPr="008D1F27">
          <w:rPr>
            <w:rStyle w:val="Hyperlink"/>
            <w:noProof/>
          </w:rPr>
          <w:t>2.6</w:t>
        </w:r>
        <w:r w:rsidRPr="008D1F27">
          <w:rPr>
            <w:rStyle w:val="Hyperlink"/>
            <w:noProof/>
          </w:rPr>
          <w:noBreakHyphen/>
          <w:t xml:space="preserve">1 </w:t>
        </w:r>
        <w:r w:rsidRPr="008D1F27">
          <w:rPr>
            <w:rStyle w:val="Hyperlink"/>
            <w:bCs/>
            <w:i/>
            <w:noProof/>
          </w:rPr>
          <w:t>Logic Function</w:t>
        </w:r>
        <w:r w:rsidRPr="008D1F27">
          <w:rPr>
            <w:rStyle w:val="Hyperlink"/>
            <w:bCs/>
            <w:noProof/>
          </w:rPr>
          <w:t xml:space="preserve"> dari Teknik </w:t>
        </w:r>
        <w:r w:rsidRPr="008D1F27">
          <w:rPr>
            <w:rStyle w:val="Hyperlink"/>
            <w:bCs/>
            <w:i/>
            <w:noProof/>
          </w:rPr>
          <w:t xml:space="preserve">Wrapper Approach </w:t>
        </w:r>
        <w:r w:rsidRPr="008D1F27">
          <w:rPr>
            <w:rStyle w:val="Hyperlink"/>
            <w:bCs/>
            <w:noProof/>
          </w:rPr>
          <w:t xml:space="preserve">pada Operator </w:t>
        </w:r>
        <w:r w:rsidRPr="008D1F27">
          <w:rPr>
            <w:rStyle w:val="Hyperlink"/>
            <w:bCs/>
            <w:i/>
            <w:noProof/>
          </w:rPr>
          <w:t>Backward Elimination</w:t>
        </w:r>
        <w:r w:rsidRPr="008D1F27">
          <w:rPr>
            <w:rStyle w:val="Hyperlink"/>
            <w:bCs/>
            <w:noProof/>
          </w:rPr>
          <w:t xml:space="preserve"> dengan RapidMiner</w:t>
        </w:r>
        <w:r>
          <w:rPr>
            <w:noProof/>
            <w:webHidden/>
          </w:rPr>
          <w:tab/>
        </w:r>
        <w:r>
          <w:rPr>
            <w:noProof/>
            <w:webHidden/>
          </w:rPr>
          <w:fldChar w:fldCharType="begin"/>
        </w:r>
        <w:r>
          <w:rPr>
            <w:noProof/>
            <w:webHidden/>
          </w:rPr>
          <w:instrText xml:space="preserve"> PAGEREF _Toc529065828 \h </w:instrText>
        </w:r>
        <w:r>
          <w:rPr>
            <w:noProof/>
            <w:webHidden/>
          </w:rPr>
        </w:r>
        <w:r>
          <w:rPr>
            <w:noProof/>
            <w:webHidden/>
          </w:rPr>
          <w:fldChar w:fldCharType="separate"/>
        </w:r>
        <w:r>
          <w:rPr>
            <w:noProof/>
            <w:webHidden/>
          </w:rPr>
          <w:t>14</w:t>
        </w:r>
        <w:r>
          <w:rPr>
            <w:noProof/>
            <w:webHidden/>
          </w:rPr>
          <w:fldChar w:fldCharType="end"/>
        </w:r>
      </w:hyperlink>
    </w:p>
    <w:p w14:paraId="74DC4157" w14:textId="67060B8F" w:rsidR="004E1660" w:rsidRDefault="004E1660">
      <w:pPr>
        <w:pStyle w:val="TableofFigures"/>
        <w:tabs>
          <w:tab w:val="right" w:leader="dot" w:pos="8777"/>
        </w:tabs>
        <w:rPr>
          <w:rFonts w:asciiTheme="minorHAnsi" w:eastAsiaTheme="minorEastAsia" w:hAnsiTheme="minorHAnsi"/>
          <w:noProof/>
          <w:sz w:val="22"/>
        </w:rPr>
      </w:pPr>
      <w:hyperlink w:anchor="_Toc529065829" w:history="1">
        <w:r w:rsidRPr="008D1F27">
          <w:rPr>
            <w:rStyle w:val="Hyperlink"/>
            <w:noProof/>
          </w:rPr>
          <w:t xml:space="preserve">Gambar </w:t>
        </w:r>
        <w:r w:rsidRPr="008D1F27">
          <w:rPr>
            <w:rStyle w:val="Hyperlink"/>
            <w:noProof/>
            <w:cs/>
          </w:rPr>
          <w:t>‎</w:t>
        </w:r>
        <w:r w:rsidRPr="008D1F27">
          <w:rPr>
            <w:rStyle w:val="Hyperlink"/>
            <w:noProof/>
          </w:rPr>
          <w:t>2.6</w:t>
        </w:r>
        <w:r w:rsidRPr="008D1F27">
          <w:rPr>
            <w:rStyle w:val="Hyperlink"/>
            <w:noProof/>
          </w:rPr>
          <w:noBreakHyphen/>
          <w:t xml:space="preserve">2 </w:t>
        </w:r>
        <w:r w:rsidRPr="008D1F27">
          <w:rPr>
            <w:rStyle w:val="Hyperlink"/>
            <w:i/>
            <w:noProof/>
          </w:rPr>
          <w:t xml:space="preserve">Flowchart </w:t>
        </w:r>
        <w:r w:rsidRPr="008D1F27">
          <w:rPr>
            <w:rStyle w:val="Hyperlink"/>
            <w:noProof/>
          </w:rPr>
          <w:t xml:space="preserve">proses </w:t>
        </w:r>
        <w:r w:rsidRPr="008D1F27">
          <w:rPr>
            <w:rStyle w:val="Hyperlink"/>
            <w:i/>
            <w:noProof/>
          </w:rPr>
          <w:t>Backward Elimination</w:t>
        </w:r>
        <w:r>
          <w:rPr>
            <w:noProof/>
            <w:webHidden/>
          </w:rPr>
          <w:tab/>
        </w:r>
        <w:r>
          <w:rPr>
            <w:noProof/>
            <w:webHidden/>
          </w:rPr>
          <w:fldChar w:fldCharType="begin"/>
        </w:r>
        <w:r>
          <w:rPr>
            <w:noProof/>
            <w:webHidden/>
          </w:rPr>
          <w:instrText xml:space="preserve"> PAGEREF _Toc529065829 \h </w:instrText>
        </w:r>
        <w:r>
          <w:rPr>
            <w:noProof/>
            <w:webHidden/>
          </w:rPr>
        </w:r>
        <w:r>
          <w:rPr>
            <w:noProof/>
            <w:webHidden/>
          </w:rPr>
          <w:fldChar w:fldCharType="separate"/>
        </w:r>
        <w:r>
          <w:rPr>
            <w:noProof/>
            <w:webHidden/>
          </w:rPr>
          <w:t>15</w:t>
        </w:r>
        <w:r>
          <w:rPr>
            <w:noProof/>
            <w:webHidden/>
          </w:rPr>
          <w:fldChar w:fldCharType="end"/>
        </w:r>
      </w:hyperlink>
    </w:p>
    <w:p w14:paraId="40C39427" w14:textId="20776C47" w:rsidR="004E1660" w:rsidRDefault="004E1660">
      <w:pPr>
        <w:pStyle w:val="TableofFigures"/>
        <w:tabs>
          <w:tab w:val="right" w:leader="dot" w:pos="8777"/>
        </w:tabs>
        <w:rPr>
          <w:rFonts w:asciiTheme="minorHAnsi" w:eastAsiaTheme="minorEastAsia" w:hAnsiTheme="minorHAnsi"/>
          <w:noProof/>
          <w:sz w:val="22"/>
        </w:rPr>
      </w:pPr>
      <w:hyperlink w:anchor="_Toc529065830" w:history="1">
        <w:r w:rsidRPr="008D1F27">
          <w:rPr>
            <w:rStyle w:val="Hyperlink"/>
            <w:noProof/>
          </w:rPr>
          <w:t xml:space="preserve">Gambar </w:t>
        </w:r>
        <w:r w:rsidRPr="008D1F27">
          <w:rPr>
            <w:rStyle w:val="Hyperlink"/>
            <w:noProof/>
            <w:cs/>
          </w:rPr>
          <w:t>‎</w:t>
        </w:r>
        <w:r w:rsidRPr="008D1F27">
          <w:rPr>
            <w:rStyle w:val="Hyperlink"/>
            <w:noProof/>
          </w:rPr>
          <w:t>2.7</w:t>
        </w:r>
        <w:r w:rsidRPr="008D1F27">
          <w:rPr>
            <w:rStyle w:val="Hyperlink"/>
            <w:noProof/>
          </w:rPr>
          <w:noBreakHyphen/>
          <w:t xml:space="preserve">1 </w:t>
        </w:r>
        <w:r w:rsidRPr="008D1F27">
          <w:rPr>
            <w:rStyle w:val="Hyperlink"/>
            <w:bCs/>
            <w:noProof/>
          </w:rPr>
          <w:t xml:space="preserve">Ilustrasi </w:t>
        </w:r>
        <w:r w:rsidRPr="008D1F27">
          <w:rPr>
            <w:rStyle w:val="Hyperlink"/>
            <w:bCs/>
            <w:i/>
            <w:noProof/>
          </w:rPr>
          <w:t>k</w:t>
        </w:r>
        <w:r w:rsidRPr="008D1F27">
          <w:rPr>
            <w:rStyle w:val="Hyperlink"/>
            <w:bCs/>
            <w:noProof/>
          </w:rPr>
          <w:t>-</w:t>
        </w:r>
        <w:r w:rsidRPr="008D1F27">
          <w:rPr>
            <w:rStyle w:val="Hyperlink"/>
            <w:bCs/>
            <w:i/>
            <w:noProof/>
          </w:rPr>
          <w:t>Fold Cross Validation</w:t>
        </w:r>
        <w:r>
          <w:rPr>
            <w:noProof/>
            <w:webHidden/>
          </w:rPr>
          <w:tab/>
        </w:r>
        <w:r>
          <w:rPr>
            <w:noProof/>
            <w:webHidden/>
          </w:rPr>
          <w:fldChar w:fldCharType="begin"/>
        </w:r>
        <w:r>
          <w:rPr>
            <w:noProof/>
            <w:webHidden/>
          </w:rPr>
          <w:instrText xml:space="preserve"> PAGEREF _Toc529065830 \h </w:instrText>
        </w:r>
        <w:r>
          <w:rPr>
            <w:noProof/>
            <w:webHidden/>
          </w:rPr>
        </w:r>
        <w:r>
          <w:rPr>
            <w:noProof/>
            <w:webHidden/>
          </w:rPr>
          <w:fldChar w:fldCharType="separate"/>
        </w:r>
        <w:r>
          <w:rPr>
            <w:noProof/>
            <w:webHidden/>
          </w:rPr>
          <w:t>16</w:t>
        </w:r>
        <w:r>
          <w:rPr>
            <w:noProof/>
            <w:webHidden/>
          </w:rPr>
          <w:fldChar w:fldCharType="end"/>
        </w:r>
      </w:hyperlink>
    </w:p>
    <w:p w14:paraId="10431CE8" w14:textId="498857B9" w:rsidR="00771901" w:rsidRDefault="000A041A" w:rsidP="00A50EA5">
      <w:pPr>
        <w:rPr>
          <w:lang w:val="en-ID"/>
        </w:rPr>
      </w:pPr>
      <w:r>
        <w:rPr>
          <w:lang w:val="en-ID"/>
        </w:rPr>
        <w:fldChar w:fldCharType="end"/>
      </w:r>
    </w:p>
    <w:p w14:paraId="240D8F18" w14:textId="77777777" w:rsidR="00771901" w:rsidRDefault="00771901" w:rsidP="00A50EA5">
      <w:pPr>
        <w:rPr>
          <w:lang w:val="en-ID"/>
        </w:rPr>
      </w:pPr>
      <w:r>
        <w:rPr>
          <w:lang w:val="en-ID"/>
        </w:rPr>
        <w:br w:type="page"/>
      </w:r>
    </w:p>
    <w:p w14:paraId="0267C57F" w14:textId="25A0D7D3" w:rsidR="00771901" w:rsidRDefault="00771901" w:rsidP="002560A0">
      <w:pPr>
        <w:pStyle w:val="Heading1"/>
        <w:numPr>
          <w:ilvl w:val="0"/>
          <w:numId w:val="0"/>
        </w:numPr>
        <w:ind w:left="432"/>
      </w:pPr>
      <w:bookmarkStart w:id="12" w:name="_Toc529065772"/>
      <w:r>
        <w:lastRenderedPageBreak/>
        <w:t>DAFTAR PERSAMAAN</w:t>
      </w:r>
      <w:bookmarkEnd w:id="12"/>
    </w:p>
    <w:p w14:paraId="47713D23" w14:textId="31008E3C" w:rsidR="00733BBD" w:rsidRDefault="00733BBD" w:rsidP="00A50EA5">
      <w:pPr>
        <w:rPr>
          <w:lang w:val="en-ID"/>
        </w:rPr>
      </w:pPr>
    </w:p>
    <w:p w14:paraId="45EFD9E4" w14:textId="67A9F8AF" w:rsidR="004E1660" w:rsidRDefault="00392824">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Persamaan" </w:instrText>
      </w:r>
      <w:r>
        <w:rPr>
          <w:lang w:val="en-ID"/>
        </w:rPr>
        <w:fldChar w:fldCharType="separate"/>
      </w:r>
      <w:hyperlink w:anchor="_Toc529065831" w:history="1">
        <w:r w:rsidR="004E1660" w:rsidRPr="00450FAB">
          <w:rPr>
            <w:rStyle w:val="Hyperlink"/>
            <w:noProof/>
          </w:rPr>
          <w:t xml:space="preserve">Persamaan </w:t>
        </w:r>
        <w:r w:rsidR="004E1660" w:rsidRPr="00450FAB">
          <w:rPr>
            <w:rStyle w:val="Hyperlink"/>
            <w:noProof/>
            <w:cs/>
          </w:rPr>
          <w:t>‎</w:t>
        </w:r>
        <w:r w:rsidR="004E1660" w:rsidRPr="00450FAB">
          <w:rPr>
            <w:rStyle w:val="Hyperlink"/>
            <w:noProof/>
          </w:rPr>
          <w:t>2.4</w:t>
        </w:r>
        <w:r w:rsidR="004E1660" w:rsidRPr="00450FAB">
          <w:rPr>
            <w:rStyle w:val="Hyperlink"/>
            <w:noProof/>
          </w:rPr>
          <w:noBreakHyphen/>
          <w:t>1</w:t>
        </w:r>
        <w:r w:rsidR="004E1660" w:rsidRPr="00450FAB">
          <w:rPr>
            <w:rStyle w:val="Hyperlink"/>
            <w:bCs/>
            <w:noProof/>
          </w:rPr>
          <w:t xml:space="preserve"> </w:t>
        </w:r>
        <w:r w:rsidR="004E1660" w:rsidRPr="00450FAB">
          <w:rPr>
            <w:rStyle w:val="Hyperlink"/>
            <w:noProof/>
          </w:rPr>
          <w:t>Rumus Perhitungan Jarak</w:t>
        </w:r>
        <w:r w:rsidR="004E1660">
          <w:rPr>
            <w:noProof/>
            <w:webHidden/>
          </w:rPr>
          <w:tab/>
        </w:r>
        <w:r w:rsidR="004E1660">
          <w:rPr>
            <w:noProof/>
            <w:webHidden/>
          </w:rPr>
          <w:fldChar w:fldCharType="begin"/>
        </w:r>
        <w:r w:rsidR="004E1660">
          <w:rPr>
            <w:noProof/>
            <w:webHidden/>
          </w:rPr>
          <w:instrText xml:space="preserve"> PAGEREF _Toc529065831 \h </w:instrText>
        </w:r>
        <w:r w:rsidR="004E1660">
          <w:rPr>
            <w:noProof/>
            <w:webHidden/>
          </w:rPr>
        </w:r>
        <w:r w:rsidR="004E1660">
          <w:rPr>
            <w:noProof/>
            <w:webHidden/>
          </w:rPr>
          <w:fldChar w:fldCharType="separate"/>
        </w:r>
        <w:r w:rsidR="004E1660">
          <w:rPr>
            <w:noProof/>
            <w:webHidden/>
          </w:rPr>
          <w:t>9</w:t>
        </w:r>
        <w:r w:rsidR="004E1660">
          <w:rPr>
            <w:noProof/>
            <w:webHidden/>
          </w:rPr>
          <w:fldChar w:fldCharType="end"/>
        </w:r>
      </w:hyperlink>
    </w:p>
    <w:p w14:paraId="7D5D70A1" w14:textId="47CAB0DD" w:rsidR="00392824" w:rsidRDefault="00392824" w:rsidP="00A50EA5">
      <w:pPr>
        <w:rPr>
          <w:lang w:val="en-ID"/>
        </w:rPr>
      </w:pPr>
      <w:r>
        <w:rPr>
          <w:lang w:val="en-ID"/>
        </w:rPr>
        <w:fldChar w:fldCharType="end"/>
      </w:r>
    </w:p>
    <w:p w14:paraId="30C5570D" w14:textId="61DF9EFF" w:rsidR="00771901" w:rsidRDefault="00771901" w:rsidP="00A50EA5">
      <w:pPr>
        <w:rPr>
          <w:lang w:val="en-ID"/>
        </w:rPr>
      </w:pPr>
      <w:r>
        <w:rPr>
          <w:lang w:val="en-ID"/>
        </w:rPr>
        <w:br w:type="page"/>
      </w:r>
    </w:p>
    <w:p w14:paraId="10275858" w14:textId="77777777" w:rsidR="00AF04F3" w:rsidRPr="006B504E" w:rsidRDefault="00AF04F3" w:rsidP="00A50EA5">
      <w:pPr>
        <w:rPr>
          <w:lang w:val="en-ID"/>
        </w:rPr>
        <w:sectPr w:rsidR="00AF04F3" w:rsidRPr="006B504E" w:rsidSect="00C922AB">
          <w:pgSz w:w="11906" w:h="16838"/>
          <w:pgMar w:top="1701" w:right="1418" w:bottom="1418" w:left="1701" w:header="708" w:footer="708" w:gutter="0"/>
          <w:pgNumType w:fmt="lowerRoman"/>
          <w:cols w:space="708"/>
          <w:titlePg/>
          <w:docGrid w:linePitch="360"/>
        </w:sectPr>
      </w:pPr>
    </w:p>
    <w:p w14:paraId="470C91B4" w14:textId="27023EDA" w:rsidR="00F25EF5" w:rsidRPr="00CF72E1" w:rsidRDefault="00175DE1" w:rsidP="002560A0">
      <w:pPr>
        <w:pStyle w:val="Heading1"/>
        <w:numPr>
          <w:ilvl w:val="0"/>
          <w:numId w:val="8"/>
        </w:numPr>
        <w:ind w:left="0" w:firstLine="0"/>
      </w:pPr>
      <w:r>
        <w:lastRenderedPageBreak/>
        <w:br/>
      </w:r>
      <w:bookmarkStart w:id="13" w:name="_Toc529065773"/>
      <w:r w:rsidR="0014664F">
        <w:t>PENDAHULUAN</w:t>
      </w:r>
      <w:bookmarkEnd w:id="13"/>
    </w:p>
    <w:p w14:paraId="505030E2" w14:textId="77777777" w:rsidR="000845C8" w:rsidRDefault="000845C8" w:rsidP="00A50EA5">
      <w:bookmarkStart w:id="14" w:name="_Hlk505275936"/>
    </w:p>
    <w:p w14:paraId="65EAD1BB" w14:textId="5CFC2625" w:rsidR="004B2558" w:rsidRPr="006D543E" w:rsidRDefault="00F50FEA" w:rsidP="00A50EA5">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EDEB393" w14:textId="42C909EB" w:rsidR="00A40B25" w:rsidRDefault="007B38C2" w:rsidP="00A50EA5">
      <w:pPr>
        <w:pStyle w:val="Heading2"/>
      </w:pPr>
      <w:bookmarkStart w:id="16" w:name="_Toc529065774"/>
      <w:r>
        <w:t>Latar Belakang</w:t>
      </w:r>
      <w:bookmarkEnd w:id="16"/>
    </w:p>
    <w:p w14:paraId="2C33ACA2" w14:textId="77777777" w:rsidR="0084351B" w:rsidRDefault="0084351B" w:rsidP="00A50EA5">
      <w:bookmarkStart w:id="17"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55727CFF" w14:textId="77777777" w:rsidR="0084351B" w:rsidRDefault="0084351B" w:rsidP="00A50EA5">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24321AAE" w14:textId="77777777" w:rsidR="0084351B" w:rsidRDefault="0084351B" w:rsidP="00A50EA5">
      <w:bookmarkStart w:id="18"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w:t>
      </w:r>
      <w:r>
        <w:lastRenderedPageBreak/>
        <w:t xml:space="preserve">kecil </w:t>
      </w:r>
      <w:bookmarkEnd w:id="18"/>
      <w:r>
        <w:t xml:space="preserve">(Locatelli, et al., 2002). Perawatan PGK merupakan ranking kedua pembiayaan terbesar dari BPJS kesehatan setelah penyakit jantung (Kementrian Kesehatan, 2017). </w:t>
      </w:r>
    </w:p>
    <w:p w14:paraId="31364919" w14:textId="77777777" w:rsidR="0084351B" w:rsidRDefault="0084351B" w:rsidP="00A50EA5">
      <w:r>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0A9F0D4A" w14:textId="77777777" w:rsidR="0084351B" w:rsidRDefault="0084351B" w:rsidP="00A50EA5">
      <w:r>
        <w:t xml:space="preserve">Tujuan yang ingin dicapai dalam penulisan tugas akhir ini adalah menghasilkan aplikasi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2CD951F" w14:textId="1E1BE0B2" w:rsidR="0084351B" w:rsidRDefault="0084351B" w:rsidP="00A50EA5">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82A99">
        <w:instrText>ADDIN CSL_CITATION {"citationItems":[{"id":"ITEM-1","itemData":{"abstract":"Abstrak –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author":[{"dropping-particle":"","family":"Karyono","given":"Giat","non-dropping-particle":"","parse-names":false,"suffix":""}],"container-title":"Seminar Nasional Teknologi Informasi","id":"ITEM-1","issued":{"date-parts":[["2016"]]},"page":"77-82","title":"Analisis Tektnik Data Mining \"Algoritma C4.5 dan K-Nereset Neighbor\" untuk Mendiagnosa Penyakit Diabetes Mellitus","type":"article-journal"},"uris":["http://www.mendeley.com/documents/?uuid=79441eb2-565d-463f-959a-527417868f18"]}],"mendeley":{"formattedCitation":"(Karyono, 2016)","plainTextFormattedCitation":"(Karyono, 2016)","previouslyFormattedCitation":"(Karyono, 2016)"},"properties":{"noteIndex":0},"schema":"https://github.com/citation-style-language/schema/raw/master/csl-citation.json"}</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rsidR="00182A99">
        <w:instrText>ADDIN CSL_CITATION {"citationItems":[{"id":"ITEM-1","itemData":{"DOI":"10.17577/IJERTV4IS120622","abstract":"—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author":[{"dropping-particle":"","family":"Sinha","given":"Parul sinha; Poonam","non-dropping-particle":"","parse-names":false,"suffix":""}],"id":"ITEM-1","issue":"12","issued":{"date-parts":[["2015"]]},"page":"608-612","title":"Comparative Study of Chronic Kidney Disease Prediction using KNN and SVM","type":"article-journal","volume":"4"},"uris":["http://www.mendeley.com/documents/?uuid=3a1c3153-9978-47a4-8f8a-d0980e31cdea"]}],"mendeley":{"formattedCitation":"(Sinha, 2015)","plainTextFormattedCitation":"(Sinha, 2015)","previouslyFormattedCitation":"(Sinha, 2015)"},"properties":{"noteIndex":0},"schema":"https://github.com/citation-style-language/schema/raw/master/csl-citation.json"}</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73DE7371" w14:textId="4A4C7744" w:rsidR="0084351B" w:rsidRDefault="0084351B" w:rsidP="00A50EA5">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aplikasi dimana sebuah sample memiliki banyak label class. </w:t>
      </w:r>
      <w:r>
        <w:fldChar w:fldCharType="begin" w:fldLock="1"/>
      </w:r>
      <w:r w:rsidR="00182A99">
        <w:instrText>ADDIN CSL_CITATION {"citationItems":[{"id":"ITEM-1","itemData":{"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author":[{"dropping-particle":"","family":"Jadhav","given":"Sayali D","non-dropping-particle":"","parse-names":false,"suffix":""},{"dropping-particle":"","family":"Channe","given":"H P","non-dropping-particle":"","parse-names":false,"suffix":""}],"container-title":"International Journal of Science and Research (IJSR)","id":"ITEM-1","issue":"1","issued":{"date-parts":[["2013"]]},"page":"2319-7064","title":"Comparative Study of K-NN, Naive Bayes and Decision Tree Classification Techniques","type":"article-journal","volume":"14611"},"uris":["http://www.mendeley.com/documents/?uuid=afbbbc5f-b140-4635-87c6-c805b116f095"]}],"mendeley":{"formattedCitation":"(Jadhav dan Channe, 2013)","plainTextFormattedCitation":"(Jadhav dan Channe, 2013)","previouslyFormattedCitation":"(Jadhav dan Channe, 2013)"},"properties":{"noteIndex":0},"schema":"https://github.com/citation-style-language/schema/raw/master/csl-citation.json"}</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w:t>
      </w:r>
      <w:r>
        <w:lastRenderedPageBreak/>
        <w:t>pada tahap preprocessing bertujuan untuk menghilangkan atribut-atribut yang tidak relevan tersebut sehingga diharapkan akurasi yang didapatkan meningkat. Penelitian sebelumnya 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182A99">
        <w:instrText>ADDIN CSL_CITATION {"citationItems":[{"id":"ITEM-1","itemData":{"ISBN":"9786029933451","abstract":"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author":[{"dropping-particle":"","family":"Hermawanti","given":"Laily","non-dropping-particle":"","parse-names":false,"suffix":""},{"dropping-particle":"","family":"Rabiha","given":"Sucianna Ghadati","non-dropping-particle":"","parse-names":false,"suffix":""}],"container-title":"Prosiding SNST","id":"ITEM-1","issued":{"date-parts":[["2014"]]},"page":"7-12","title":"Penggabungan Algoritma Backward Elimination Dan K-Nearest Neighbor untuk Mendiagnosis Penyakit Jantung","type":"article-journal"},"uris":["http://www.mendeley.com/documents/?uuid=daff3e39-5d9d-471b-b8f7-c9361a23c280"]}],"mendeley":{"formattedCitation":"(Hermawanti dan Rabiha, 2014)","plainTextFormattedCitation":"(Hermawanti dan Rabiha, 2014)","previouslyFormattedCitation":"(Hermawanti dan Rabiha, 2014)"},"properties":{"noteIndex":0},"schema":"https://github.com/citation-style-language/schema/raw/master/csl-citation.json"}</w:instrText>
      </w:r>
      <w:r>
        <w:fldChar w:fldCharType="separate"/>
      </w:r>
      <w:r w:rsidRPr="004D0265">
        <w:rPr>
          <w:noProof/>
        </w:rPr>
        <w:t>(Hermawanti dan Rabiha, 2014)</w:t>
      </w:r>
      <w:r>
        <w:fldChar w:fldCharType="end"/>
      </w:r>
      <w:r>
        <w:t>.</w:t>
      </w:r>
    </w:p>
    <w:p w14:paraId="75E215AF" w14:textId="4A508770" w:rsidR="003C5A4F" w:rsidRDefault="0084351B" w:rsidP="00A50EA5">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bookmarkEnd w:id="17"/>
      <w:r w:rsidR="00305A2F">
        <w:t>.</w:t>
      </w:r>
    </w:p>
    <w:p w14:paraId="45936841" w14:textId="44E43695" w:rsidR="00876C4F" w:rsidRDefault="00B323FB" w:rsidP="00A50EA5">
      <w:pPr>
        <w:pStyle w:val="Heading2"/>
      </w:pPr>
      <w:bookmarkStart w:id="19" w:name="_Toc529065775"/>
      <w:r>
        <w:t>Rumusan Masalah</w:t>
      </w:r>
      <w:bookmarkEnd w:id="19"/>
    </w:p>
    <w:p w14:paraId="6338279C" w14:textId="77777777" w:rsidR="00B82A55" w:rsidRDefault="00B82A55" w:rsidP="00A50EA5">
      <w:r>
        <w:t>Berdasarkan latar belakang yang telah dituliskan, disusun rumusan masalah yaitu:</w:t>
      </w:r>
    </w:p>
    <w:p w14:paraId="7C548221" w14:textId="2C3DE6BE" w:rsidR="00B82A55" w:rsidRPr="008743A4" w:rsidRDefault="00B82A55" w:rsidP="00A50EA5">
      <w:pPr>
        <w:pStyle w:val="ListParagraph"/>
        <w:numPr>
          <w:ilvl w:val="0"/>
          <w:numId w:val="10"/>
        </w:numPr>
      </w:pPr>
      <w:r w:rsidRPr="008743A4">
        <w:t xml:space="preserve">Bagaimana penerapan dan perbandingan kinerja algoritma kNN dengan </w:t>
      </w:r>
      <w:r w:rsidRPr="00B82A55">
        <w:rPr>
          <w:i/>
          <w:iCs/>
        </w:rPr>
        <w:t>Backward Elimination</w:t>
      </w:r>
      <w:r w:rsidRPr="008743A4">
        <w:t xml:space="preserve"> dalam identifikasi PGK?</w:t>
      </w:r>
    </w:p>
    <w:p w14:paraId="161418C7" w14:textId="2EA311DE" w:rsidR="00B323FB" w:rsidRDefault="00B82A55" w:rsidP="00A50EA5">
      <w:pPr>
        <w:pStyle w:val="ListParagraph"/>
        <w:numPr>
          <w:ilvl w:val="0"/>
          <w:numId w:val="10"/>
        </w:numPr>
      </w:pPr>
      <w:r>
        <w:t>Apa saja atribut terbaik dari data rekam medis dalam mendiagnosis PGK.</w:t>
      </w:r>
    </w:p>
    <w:p w14:paraId="40F13DDA" w14:textId="23C1DD5D" w:rsidR="00826952" w:rsidRDefault="00327A96" w:rsidP="00A50EA5">
      <w:pPr>
        <w:pStyle w:val="Heading2"/>
      </w:pPr>
      <w:bookmarkStart w:id="20" w:name="_Toc529065776"/>
      <w:r>
        <w:t>Tujuan dan Manfaat</w:t>
      </w:r>
      <w:bookmarkEnd w:id="20"/>
    </w:p>
    <w:p w14:paraId="7B6880BC" w14:textId="77777777" w:rsidR="00175210" w:rsidRDefault="00175210" w:rsidP="00A50EA5">
      <w:r>
        <w:t xml:space="preserve">Tujuan dari penelitian ini adalah menghasilkan sistem yang dapat mendiagnosis penyakit diabetes dengan menggunakan algoritma kNN dengan </w:t>
      </w:r>
      <w:r>
        <w:rPr>
          <w:i/>
        </w:rPr>
        <w:t>Backward Elimination.</w:t>
      </w:r>
    </w:p>
    <w:p w14:paraId="731F938C" w14:textId="77777777" w:rsidR="00175210" w:rsidRDefault="00175210" w:rsidP="00A50EA5">
      <w:r>
        <w:t>Adapun manfaat dilakukan penelitian Tugas Akhir ini adalah:</w:t>
      </w:r>
    </w:p>
    <w:p w14:paraId="1D6C4764" w14:textId="77777777" w:rsidR="00175210" w:rsidRDefault="00175210" w:rsidP="00A50EA5">
      <w:pPr>
        <w:pStyle w:val="ListParagraph"/>
        <w:numPr>
          <w:ilvl w:val="0"/>
          <w:numId w:val="11"/>
        </w:numPr>
      </w:pPr>
      <w:r>
        <w:t>Hasil aplikasi dapat digunakan oleh masyarakat umum dan penyedia pelayanan kesehatan untuk identifikasi PGK.</w:t>
      </w:r>
    </w:p>
    <w:p w14:paraId="5DFB7F99" w14:textId="77777777" w:rsidR="00175210" w:rsidRDefault="00175210" w:rsidP="00A50EA5">
      <w:pPr>
        <w:pStyle w:val="ListParagraph"/>
        <w:numPr>
          <w:ilvl w:val="0"/>
          <w:numId w:val="11"/>
        </w:numPr>
      </w:pPr>
      <w:r>
        <w:t>Melakukan pendeteksian PGK secepat mungkin sehingga dapat menanggulangi kerusakan dan menekan biaya pengobatan.</w:t>
      </w:r>
    </w:p>
    <w:p w14:paraId="07BECD75" w14:textId="5ADE1528" w:rsidR="00E94AC8" w:rsidRDefault="00EF0FC8" w:rsidP="00A50EA5">
      <w:pPr>
        <w:pStyle w:val="Heading2"/>
      </w:pPr>
      <w:bookmarkStart w:id="21" w:name="_Toc529065777"/>
      <w:r>
        <w:t>Ruang Lingkup</w:t>
      </w:r>
      <w:bookmarkEnd w:id="21"/>
    </w:p>
    <w:p w14:paraId="77F8AC77" w14:textId="77777777" w:rsidR="00367318" w:rsidRDefault="00367318" w:rsidP="00A50EA5">
      <w:r>
        <w:t>Diberikan ruang lingkup agar pembahasan lebih jelas, terarah dan tidak menyimpang dari tujuan penelitian. Adapun ruang lingkup dalam penelitian ini adalah sebagai berikut:</w:t>
      </w:r>
    </w:p>
    <w:p w14:paraId="19FD3929" w14:textId="77777777" w:rsidR="00367318" w:rsidRDefault="00367318" w:rsidP="00A50EA5">
      <w:pPr>
        <w:pStyle w:val="ListParagraph"/>
        <w:numPr>
          <w:ilvl w:val="0"/>
          <w:numId w:val="12"/>
        </w:numPr>
      </w:pPr>
      <w:r>
        <w:t>Bahasa pemrograman yang digunakan dalam pengembangan aplikasi adalah Python.</w:t>
      </w:r>
    </w:p>
    <w:p w14:paraId="22868AFA" w14:textId="77777777" w:rsidR="00367318" w:rsidRDefault="00367318" w:rsidP="00A50EA5">
      <w:pPr>
        <w:pStyle w:val="ListParagraph"/>
        <w:numPr>
          <w:ilvl w:val="0"/>
          <w:numId w:val="12"/>
        </w:numPr>
      </w:pPr>
      <w:r>
        <w:lastRenderedPageBreak/>
        <w:t>Data set pasien 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1E8E4B53" w14:textId="77777777" w:rsidR="00367318" w:rsidRDefault="00367318" w:rsidP="00A50EA5">
      <w:pPr>
        <w:pStyle w:val="ListParagraph"/>
        <w:numPr>
          <w:ilvl w:val="0"/>
          <w:numId w:val="12"/>
        </w:numPr>
      </w:pPr>
      <w:r>
        <w:rPr>
          <w:i/>
        </w:rPr>
        <w:t>Output</w:t>
      </w:r>
      <w:r>
        <w:t xml:space="preserve"> dari system ini klasifikasi berupa 2 golongan, “PGK” atau “Normal”.</w:t>
      </w:r>
    </w:p>
    <w:p w14:paraId="6A808EB7" w14:textId="05A2220A" w:rsidR="00EF0FC8" w:rsidRDefault="00EF6208" w:rsidP="00A50EA5">
      <w:pPr>
        <w:pStyle w:val="Heading2"/>
      </w:pPr>
      <w:bookmarkStart w:id="22" w:name="_Toc529065778"/>
      <w:r>
        <w:t>Sistematika Penulisan</w:t>
      </w:r>
      <w:bookmarkEnd w:id="22"/>
    </w:p>
    <w:p w14:paraId="655D0DD7" w14:textId="77777777" w:rsidR="004C438B" w:rsidRDefault="004C438B" w:rsidP="00A50EA5">
      <w:r>
        <w:t>Sistematika penulisan yang digunakan dalam tugas akhir ini terbagi dalam beberapa pokok bahasan, yaitu:</w:t>
      </w:r>
    </w:p>
    <w:p w14:paraId="3DE8CB8B" w14:textId="77777777" w:rsidR="004C438B" w:rsidRDefault="004C438B" w:rsidP="00A50EA5">
      <w:r>
        <w:t>BAB I</w:t>
      </w:r>
      <w:r>
        <w:tab/>
      </w:r>
      <w:r>
        <w:tab/>
        <w:t>PENDAHULUAN</w:t>
      </w:r>
    </w:p>
    <w:p w14:paraId="26D5768E" w14:textId="77777777" w:rsidR="004C438B" w:rsidRDefault="004C438B" w:rsidP="00A50EA5">
      <w:r>
        <w:t xml:space="preserve">Bab ini berisi latar belakang masalah, rumusan masalah, tujuan dan manfaat, ruang lingkup, dan sistematika penulisan dalam pembuatan tugas akhir </w:t>
      </w:r>
    </w:p>
    <w:p w14:paraId="6631DE01" w14:textId="77777777" w:rsidR="004C438B" w:rsidRDefault="004C438B" w:rsidP="00A50EA5">
      <w:r>
        <w:t>BAB II</w:t>
      </w:r>
      <w:r>
        <w:tab/>
      </w:r>
      <w:r>
        <w:tab/>
        <w:t>TINJAUAN PUSTAKA</w:t>
      </w:r>
    </w:p>
    <w:p w14:paraId="221EC3F3" w14:textId="77777777" w:rsidR="004C438B" w:rsidRDefault="004C438B" w:rsidP="00A50EA5">
      <w:r>
        <w:t>Bab ini menyajikan tinjauan pustaka yang berhubungan dengan topik tugas akhir. Dasar teori digunakan dalam penyusunan tugas akhir ini hingga selesai terciptanya aplikasi tersebut sehingga dapat diimplementasikan.</w:t>
      </w:r>
    </w:p>
    <w:p w14:paraId="11501739" w14:textId="77777777" w:rsidR="004C438B" w:rsidRDefault="004C438B" w:rsidP="00A50EA5">
      <w:r>
        <w:t>BAB III</w:t>
      </w:r>
      <w:r>
        <w:tab/>
        <w:t>ANALISIS DAN PERANCANGAN</w:t>
      </w:r>
    </w:p>
    <w:p w14:paraId="4897A64C" w14:textId="77777777" w:rsidR="004C438B" w:rsidRDefault="004C438B" w:rsidP="00A50EA5">
      <w:r>
        <w:t>Bab ini membahas tahap analisis kebutuhan perancangan aplikasi serta hasil yang didapat pada tahap ini</w:t>
      </w:r>
    </w:p>
    <w:p w14:paraId="7CD37B1C" w14:textId="77777777" w:rsidR="004C438B" w:rsidRDefault="004C438B" w:rsidP="00A50EA5">
      <w:r>
        <w:t>BAB IV</w:t>
      </w:r>
      <w:r>
        <w:tab/>
        <w:t>IMPLEMENTASI DAN PENGUJIAN</w:t>
      </w:r>
    </w:p>
    <w:p w14:paraId="5826E8A4" w14:textId="77777777" w:rsidR="004C438B" w:rsidRDefault="004C438B" w:rsidP="00A50EA5">
      <w:r>
        <w:t xml:space="preserve">Bab ini membahas proses pengembangan perangkat lunak dan hasil yang didapat pada tahap implementasi. Bab ini berisi rincian pengujian perangkat lunak yang dibangun dengan metode </w:t>
      </w:r>
      <w:r>
        <w:rPr>
          <w:i/>
        </w:rPr>
        <w:t>blackbox</w:t>
      </w:r>
      <w:r>
        <w:t>.</w:t>
      </w:r>
    </w:p>
    <w:p w14:paraId="67B7C500" w14:textId="77777777" w:rsidR="004C438B" w:rsidRDefault="004C438B" w:rsidP="00A50EA5">
      <w:r>
        <w:t>BAB V</w:t>
      </w:r>
      <w:r>
        <w:tab/>
        <w:t>PENUTUP</w:t>
      </w:r>
    </w:p>
    <w:p w14:paraId="3F767CFF" w14:textId="5A518DC6" w:rsidR="001607D9" w:rsidRDefault="004C438B" w:rsidP="00A50EA5">
      <w:r>
        <w:t>Bab ini berisi kesimpulan yang diambil berkaitan dengan aplikasi yang dikembangkan dan saran untuk pengembangan penelitian lebih lanjut.</w:t>
      </w:r>
    </w:p>
    <w:p w14:paraId="52351ACA" w14:textId="1DF6A0A9" w:rsidR="007B38C2" w:rsidRPr="001607D9" w:rsidRDefault="001607D9" w:rsidP="00A50EA5">
      <w:r>
        <w:br w:type="page"/>
      </w:r>
    </w:p>
    <w:p w14:paraId="3FA60C97" w14:textId="32DF3057" w:rsidR="001E5FEC" w:rsidRDefault="009D282E" w:rsidP="00A50EA5">
      <w:pPr>
        <w:pStyle w:val="Heading1"/>
      </w:pPr>
      <w:r>
        <w:lastRenderedPageBreak/>
        <w:br/>
      </w:r>
      <w:bookmarkStart w:id="23" w:name="_Toc529065779"/>
      <w:r w:rsidR="0024660C">
        <w:t>TINJAUAN PUSTAKA</w:t>
      </w:r>
      <w:bookmarkEnd w:id="23"/>
    </w:p>
    <w:p w14:paraId="2EDE1792" w14:textId="4471244A" w:rsidR="00427C0B" w:rsidRDefault="00427C0B" w:rsidP="00A50EA5">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4389F6A3" w14:textId="77777777" w:rsidR="00870F62" w:rsidRPr="00427C0B" w:rsidRDefault="00870F62" w:rsidP="00A50EA5">
      <w:pPr>
        <w:rPr>
          <w:lang w:val="en-ID"/>
        </w:rPr>
      </w:pPr>
    </w:p>
    <w:p w14:paraId="603DE168" w14:textId="23EA4950" w:rsidR="00782675" w:rsidRDefault="000B479D" w:rsidP="00A50EA5">
      <w:pPr>
        <w:pStyle w:val="Heading2"/>
      </w:pPr>
      <w:bookmarkStart w:id="24" w:name="_Toc529065780"/>
      <w:r>
        <w:t>Penelitian Terkait</w:t>
      </w:r>
      <w:bookmarkEnd w:id="24"/>
    </w:p>
    <w:p w14:paraId="496A4EFE" w14:textId="5F2311B3" w:rsidR="000D613F" w:rsidRDefault="00320118" w:rsidP="00A50EA5">
      <w:r>
        <w:t>Dalam penelitian Tugas Akhir ini, penulis mereferensi dari penelitian – penelitian sebelumnya yang berkaitan dengna latar belakang masalah. Penelitian terkait dapat dilihat pada tabel 2.1-1.</w:t>
      </w:r>
    </w:p>
    <w:p w14:paraId="1D0732F3" w14:textId="1F847F39" w:rsidR="00982504" w:rsidRDefault="00982504" w:rsidP="00E14BA6">
      <w:pPr>
        <w:pStyle w:val="Tabel"/>
        <w:jc w:val="center"/>
      </w:pPr>
      <w:bookmarkStart w:id="25" w:name="_Toc529065820"/>
      <w:r w:rsidRPr="00E14BA6">
        <w:rPr>
          <w:b/>
          <w:bCs/>
        </w:rPr>
        <w:t xml:space="preserve">Tabel </w:t>
      </w:r>
      <w:r w:rsidR="00B03653">
        <w:rPr>
          <w:b/>
          <w:bCs/>
        </w:rPr>
        <w:fldChar w:fldCharType="begin"/>
      </w:r>
      <w:r w:rsidR="00B03653">
        <w:rPr>
          <w:b/>
          <w:bCs/>
        </w:rPr>
        <w:instrText xml:space="preserve"> STYLEREF 2 \s </w:instrText>
      </w:r>
      <w:r w:rsidR="00B03653">
        <w:rPr>
          <w:b/>
          <w:bCs/>
        </w:rPr>
        <w:fldChar w:fldCharType="separate"/>
      </w:r>
      <w:r w:rsidR="00B03653">
        <w:rPr>
          <w:b/>
          <w:bCs/>
          <w:noProof/>
          <w:cs/>
        </w:rPr>
        <w:t>‎</w:t>
      </w:r>
      <w:r w:rsidR="00B03653">
        <w:rPr>
          <w:b/>
          <w:bCs/>
          <w:noProof/>
        </w:rPr>
        <w:t>2.1</w:t>
      </w:r>
      <w:r w:rsidR="00B03653">
        <w:rPr>
          <w:b/>
          <w:bCs/>
        </w:rPr>
        <w:fldChar w:fldCharType="end"/>
      </w:r>
      <w:r w:rsidR="00B03653">
        <w:rPr>
          <w:b/>
          <w:bCs/>
        </w:rPr>
        <w:noBreakHyphen/>
      </w:r>
      <w:r w:rsidR="00B03653">
        <w:rPr>
          <w:b/>
          <w:bCs/>
        </w:rPr>
        <w:fldChar w:fldCharType="begin"/>
      </w:r>
      <w:r w:rsidR="00B03653">
        <w:rPr>
          <w:b/>
          <w:bCs/>
        </w:rPr>
        <w:instrText xml:space="preserve"> SEQ Tabel \* ARABIC \s 2 </w:instrText>
      </w:r>
      <w:r w:rsidR="00B03653">
        <w:rPr>
          <w:b/>
          <w:bCs/>
        </w:rPr>
        <w:fldChar w:fldCharType="separate"/>
      </w:r>
      <w:r w:rsidR="00B03653">
        <w:rPr>
          <w:b/>
          <w:bCs/>
          <w:noProof/>
        </w:rPr>
        <w:t>1</w:t>
      </w:r>
      <w:r w:rsidR="00B03653">
        <w:rPr>
          <w:b/>
          <w:bCs/>
        </w:rPr>
        <w:fldChar w:fldCharType="end"/>
      </w:r>
      <w:r>
        <w:t xml:space="preserve"> </w:t>
      </w:r>
      <w:r w:rsidRPr="00CC0608">
        <w:rPr>
          <w:bCs/>
        </w:rPr>
        <w:t>Penelitian Terkait</w:t>
      </w:r>
      <w:bookmarkEnd w:id="25"/>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FE7C03" w14:paraId="3B04E3EB" w14:textId="77777777" w:rsidTr="00922B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25248F5" w14:textId="77777777" w:rsidR="00FE7C03" w:rsidRDefault="00FE7C03" w:rsidP="00E14BA6">
            <w:pPr>
              <w:pStyle w:val="Tabel"/>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9C5848B"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97AA26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0B585C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EDA6296"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Hasil</w:t>
            </w:r>
          </w:p>
        </w:tc>
      </w:tr>
      <w:tr w:rsidR="00FE7C03" w14:paraId="2E73CB2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A87687" w14:textId="77777777" w:rsidR="00FE7C03" w:rsidRDefault="00FE7C03" w:rsidP="00E14BA6">
            <w:pPr>
              <w:pStyle w:val="Tabel"/>
            </w:pPr>
            <w: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D7EFC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at Karyono,</w:t>
            </w:r>
          </w:p>
          <w:p w14:paraId="7917BF13"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0A24E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65B60">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3591A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2152D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lgoritma kNN menghasilkan akurasi lebih tinggi (79,14%) dibandingkan C4.5 (76,10%.)</w:t>
            </w:r>
          </w:p>
        </w:tc>
      </w:tr>
      <w:tr w:rsidR="00FE7C03" w14:paraId="65E0015F"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45C18E" w14:textId="77777777" w:rsidR="00FE7C03" w:rsidRDefault="00FE7C03" w:rsidP="00E14BA6">
            <w:pPr>
              <w:pStyle w:val="Tabel"/>
            </w:pPr>
            <w: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F4060"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Parul Sinha,</w:t>
            </w:r>
          </w:p>
          <w:p w14:paraId="7FF569E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ECCA9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C7116">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25C11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6CE02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lebih tinggi (78,75%) dibandingkan SVM (73,75%)</w:t>
            </w:r>
          </w:p>
        </w:tc>
      </w:tr>
      <w:tr w:rsidR="00FE7C03" w14:paraId="048EBA8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A1851B" w14:textId="77777777" w:rsidR="00FE7C03" w:rsidRDefault="00FE7C03" w:rsidP="00E14BA6">
            <w:pPr>
              <w:pStyle w:val="Tabel"/>
            </w:pPr>
            <w: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7C56B8"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chmad Nuruddin Safriandono,</w:t>
            </w:r>
          </w:p>
          <w:p w14:paraId="7517989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470C6A"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UCI:</w:t>
            </w:r>
            <w:r w:rsidRPr="00D67221">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1B413B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Jantung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464A80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kNN menghasilkan akurasi lebih tinggi jika menggunakan </w:t>
            </w:r>
            <w:r>
              <w:rPr>
                <w:i/>
              </w:rPr>
              <w:t>Forward Selection</w:t>
            </w:r>
            <w:r>
              <w:t xml:space="preserve"> (95,29% </w:t>
            </w:r>
            <w:r>
              <w:sym w:font="Wingdings" w:char="F0E0"/>
            </w:r>
            <w:r>
              <w:t xml:space="preserve"> 96,08%)</w:t>
            </w:r>
          </w:p>
        </w:tc>
      </w:tr>
      <w:tr w:rsidR="00FE7C03" w14:paraId="587B6206"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296D0C4" w14:textId="77777777" w:rsidR="00FE7C03" w:rsidRDefault="00FE7C03" w:rsidP="00E14BA6">
            <w:pPr>
              <w:pStyle w:val="Tabel"/>
            </w:pPr>
            <w: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ED3D57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FB1A746" w14:textId="77777777" w:rsidR="00FE7C03" w:rsidRPr="00576617" w:rsidRDefault="00FE7C03" w:rsidP="00E14BA6">
            <w:pPr>
              <w:pStyle w:val="Tabel"/>
              <w:cnfStyle w:val="000000000000" w:firstRow="0" w:lastRow="0" w:firstColumn="0" w:lastColumn="0" w:oddVBand="0" w:evenVBand="0" w:oddHBand="0" w:evenHBand="0" w:firstRowFirstColumn="0" w:firstRowLastColumn="0" w:lastRowFirstColumn="0" w:lastRowLastColumn="0"/>
            </w:pPr>
            <w:r>
              <w:t>UCI: 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D6B0F3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F342C5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7F96D52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Ditambahkan tahap </w:t>
            </w:r>
            <w:r>
              <w:rPr>
                <w:i/>
              </w:rPr>
              <w:t>feature selection</w:t>
            </w:r>
            <w:r>
              <w:t xml:space="preserve"> menghasilkan hasil akhir 11 attribut penting</w:t>
            </w:r>
          </w:p>
        </w:tc>
      </w:tr>
    </w:tbl>
    <w:p w14:paraId="423EE7E0" w14:textId="1EDF1C62" w:rsidR="00FE7C03" w:rsidRPr="00FE7C03" w:rsidRDefault="00FE7C03" w:rsidP="00A50EA5">
      <w:pPr>
        <w:pStyle w:val="Caption"/>
      </w:pPr>
    </w:p>
    <w:p w14:paraId="3D731B02" w14:textId="77777777" w:rsidR="00320118" w:rsidRDefault="00320118" w:rsidP="00A50EA5">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w:t>
      </w:r>
      <w:r>
        <w:lastRenderedPageBreak/>
        <w:t xml:space="preserve">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kesehatan lain dengan kasus Jantung Koroner, dicontohkan penelitian Achmad Nuruddin pada kasus Jantung Koroner menunjukkan algoritma kNN akan memiliki akurasi yang lebih baik jika digabungkan dengan </w:t>
      </w:r>
      <w:r>
        <w:rPr>
          <w:i/>
        </w:rPr>
        <w:t xml:space="preserve">Feature Selection </w:t>
      </w:r>
      <w:r>
        <w:t xml:space="preserve">algoritma </w:t>
      </w:r>
      <w:r>
        <w:rPr>
          <w:i/>
        </w:rPr>
        <w:t>Backward Elimination</w:t>
      </w:r>
      <w:r>
        <w:t>.</w:t>
      </w:r>
    </w:p>
    <w:p w14:paraId="03DFFA24" w14:textId="7926708E" w:rsidR="00320118" w:rsidRDefault="00320118" w:rsidP="00A50EA5">
      <w:r>
        <w:t xml:space="preserve">Salekin dan Stankovic melakukan penelitian lain dengan menghasilkan algoritma kNN tertinggi ketika melakukan penanganan pada missing value sebesar 99,3% dibandingkan </w:t>
      </w:r>
      <w:r w:rsidRPr="008F52A4">
        <w:rPr>
          <w:i/>
        </w:rPr>
        <w:t>Random Forest</w:t>
      </w:r>
      <w:r>
        <w:t xml:space="preserve"> dan </w:t>
      </w:r>
      <w:r w:rsidRPr="008F52A4">
        <w:rPr>
          <w:i/>
        </w:rPr>
        <w:t>Neural Network</w:t>
      </w:r>
      <w:r>
        <w:t xml:space="preserve">, penelitian ini juga melakukan </w:t>
      </w:r>
      <w:r>
        <w:rPr>
          <w:i/>
        </w:rPr>
        <w:t xml:space="preserve">feature selection </w:t>
      </w:r>
      <w:r>
        <w:t xml:space="preserve">dengan metode </w:t>
      </w:r>
      <w:r w:rsidRPr="00B4393E">
        <w:rPr>
          <w:i/>
        </w:rPr>
        <w:t>wrapper</w:t>
      </w:r>
      <w:r>
        <w:rPr>
          <w:i/>
        </w:rPr>
        <w:t xml:space="preserve"> approach </w:t>
      </w:r>
      <w:r>
        <w:t xml:space="preserve">algoritma </w:t>
      </w:r>
      <w:r>
        <w:rPr>
          <w:i/>
        </w:rPr>
        <w:t>Best First Search</w:t>
      </w:r>
      <w:r>
        <w:t xml:space="preserve"> yang mendapatakan 11 atribut terbaik. Hasil akhir algoritma ini mirip dengan </w:t>
      </w:r>
      <w:r>
        <w:rPr>
          <w:i/>
        </w:rPr>
        <w:t xml:space="preserve">Forward </w:t>
      </w:r>
      <w:r w:rsidRPr="00FE512E">
        <w:rPr>
          <w:i/>
        </w:rPr>
        <w:t>Selection</w:t>
      </w:r>
      <w:r>
        <w:t xml:space="preserve">, dimana algoritma ini hanya merepresentasikan kemampuan prediktif pada setiap atribut secara individu, sehingga pada penelitian ini akan membandingkan hasil atribut dari penelitian tersebut dengan metode </w:t>
      </w:r>
      <w:r>
        <w:rPr>
          <w:i/>
        </w:rPr>
        <w:t>Wrapper Approach</w:t>
      </w:r>
      <w:r>
        <w:t xml:space="preserve"> dengan</w:t>
      </w:r>
      <w:r>
        <w:rPr>
          <w:i/>
        </w:rPr>
        <w:t xml:space="preserve"> </w:t>
      </w:r>
      <w:r>
        <w:t xml:space="preserve">algoritma </w:t>
      </w:r>
      <w:r w:rsidRPr="000F4BC4">
        <w:rPr>
          <w:i/>
        </w:rPr>
        <w:t>Backward</w:t>
      </w:r>
      <w:r>
        <w:rPr>
          <w:i/>
        </w:rPr>
        <w:t xml:space="preserve"> elimination. </w:t>
      </w:r>
      <w:r>
        <w:t xml:space="preserve">Algoritma </w:t>
      </w:r>
      <w:r>
        <w:rPr>
          <w:i/>
        </w:rPr>
        <w:t xml:space="preserve">Backward Elimination </w:t>
      </w:r>
      <w:r>
        <w:t xml:space="preserve">dipilih karena kemampuan algoritma ini yang memungkinkan untuk mendapatkan beberapa atribut yang awalnya memiliki kemampuan prediktif rendah secara individu namun jika digabungkan dengan atribut lainnya akan memiliki akurasi yang tinggi </w:t>
      </w:r>
      <w:r>
        <w:fldChar w:fldCharType="begin" w:fldLock="1"/>
      </w:r>
      <w:r w:rsidR="00182A99">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eviouslyFormattedCitation":"(Gerard, 2012)"},"properties":{"noteIndex":0},"schema":"https://github.com/citation-style-language/schema/raw/master/csl-citation.json"}</w:instrText>
      </w:r>
      <w:r>
        <w:fldChar w:fldCharType="separate"/>
      </w:r>
      <w:r w:rsidRPr="007A2B84">
        <w:rPr>
          <w:noProof/>
        </w:rPr>
        <w:t>(Gerard, 2012)</w:t>
      </w:r>
      <w:r>
        <w:fldChar w:fldCharType="end"/>
      </w:r>
      <w:r>
        <w:t xml:space="preserve">, sehingga dibuatlah topik Tugas Akhir ini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1E524862" w14:textId="77777777" w:rsidR="00305D0B" w:rsidRPr="00C96913" w:rsidRDefault="00305D0B" w:rsidP="00A50EA5"/>
    <w:p w14:paraId="07FDD040" w14:textId="2B054D9E" w:rsidR="00320118" w:rsidRDefault="00646F00" w:rsidP="00A50EA5">
      <w:pPr>
        <w:pStyle w:val="Heading2"/>
      </w:pPr>
      <w:bookmarkStart w:id="26" w:name="_Toc529065781"/>
      <w:r>
        <w:t>Penyakit Ginjal Kronis</w:t>
      </w:r>
      <w:bookmarkEnd w:id="26"/>
    </w:p>
    <w:p w14:paraId="16CEDAD8" w14:textId="2F02F47C" w:rsidR="008257AB" w:rsidRDefault="008257AB" w:rsidP="00A50EA5">
      <w:r>
        <w:t xml:space="preserve">Penyakit Ginjal Kronis (PGK) adalah suatu proses patofisiologis dengan etiologi yang beragam, mengakibatkan penurunan fungsi ginjal yang progresif, penurunan fungsi ini bersifat kronis dan irreversible </w:t>
      </w:r>
      <w:r>
        <w:fldChar w:fldCharType="begin" w:fldLock="1"/>
      </w:r>
      <w:r w:rsidR="00182A99">
        <w:instrText>ADDIN CSL_CITATION {"citationItems":[{"id":"ITEM-1","itemData":{"abstract":"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author":[{"dropping-particle":"","family":"Fakhruddin","given":"Ahmad","non-dropping-particle":"","parse-names":false,"suffix":""}],"id":"ITEM-1","issued":{"date-parts":[["2013"]]},"title":"Faktor-Faktor Penyebab Penyakit Ginjal Kronik Di Rsup Dr Kariadi Semarang Periode 2008-2012","type":"article-journal"},"uris":["http://www.mendeley.com/documents/?uuid=60b2b8f2-0266-4446-ab5b-088641e31ef5"]}],"mendeley":{"formattedCitation":"(Fakhruddin, 2013)","plainTextFormattedCitation":"(Fakhruddin, 2013)","previouslyFormattedCitation":"(Fakhruddin, 2013)"},"properties":{"noteIndex":0},"schema":"https://github.com/citation-style-language/schema/raw/master/csl-citation.json"}</w:instrText>
      </w:r>
      <w:r>
        <w:fldChar w:fldCharType="separate"/>
      </w:r>
      <w:r>
        <w:rPr>
          <w:noProof/>
        </w:rPr>
        <w:t>(Fakhruddin, 2013)</w:t>
      </w:r>
      <w:r>
        <w:fldChar w:fldCharType="end"/>
      </w:r>
      <w:r>
        <w:t xml:space="preserve">. Mengingat sifat penyakit ini yang </w:t>
      </w:r>
      <w:r>
        <w:rPr>
          <w:i/>
        </w:rPr>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rsidR="00182A99">
        <w:instrText>ADDIN CSL_CITATION {"citationItems":[{"id":"ITEM-1","itemData":{"author":[{"dropping-particle":"","family":"Kemenkes","given":"","non-dropping-particle":"","parse-names":false,"suffix":""}],"id":"ITEM-1","issued":{"date-parts":[["2017"]]},"publisher":"Kementrian Kesehatan RI","title":"InfoDATIN","type":"book"},"uris":["http://www.mendeley.com/documents/?uuid=4ab97dc1-8c90-4cf9-ae5d-76b8c3b76206"]}],"mendeley":{"formattedCitation":"(Kemenkes, 2017)","plainTextFormattedCitation":"(Kemenkes, 2017)","previouslyFormattedCitation":"(Kemenkes, 2017)"},"properties":{"noteIndex":0},"schema":"https://github.com/citation-style-language/schema/raw/master/csl-citation.json"}</w:instrText>
      </w:r>
      <w:r>
        <w:fldChar w:fldCharType="separate"/>
      </w:r>
      <w:r>
        <w:rPr>
          <w:noProof/>
        </w:rPr>
        <w:t>(Kemenkes, 2017)</w:t>
      </w:r>
      <w:r>
        <w:fldChar w:fldCharType="end"/>
      </w:r>
      <w:r>
        <w:t>.</w:t>
      </w:r>
    </w:p>
    <w:p w14:paraId="4A249032" w14:textId="77777777" w:rsidR="00A41AB4" w:rsidRDefault="00A41AB4" w:rsidP="00A50EA5"/>
    <w:p w14:paraId="23DBB8DB" w14:textId="0960D9EF" w:rsidR="00B12EDF" w:rsidRDefault="00D06562" w:rsidP="00A50EA5">
      <w:pPr>
        <w:pStyle w:val="Heading2"/>
      </w:pPr>
      <w:bookmarkStart w:id="27" w:name="_Toc529065782"/>
      <w:r>
        <w:t>Pemodelan Data Mining</w:t>
      </w:r>
      <w:bookmarkEnd w:id="27"/>
    </w:p>
    <w:p w14:paraId="7616A3B7" w14:textId="77777777" w:rsidR="006D6B99" w:rsidRDefault="006D6B99" w:rsidP="00A50EA5">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D939D8A" w14:textId="5F7FA51F" w:rsidR="006D6B99" w:rsidRDefault="006D6B99" w:rsidP="00A50EA5">
      <w:r>
        <w:t xml:space="preserve">Terdapat tiga buah pemodelan yang cukup populer dalam data mining: 1) KDD; 2) CRISP-DM; dan 3) SEMMA. Dalam penelitian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030F8CEE" w14:textId="13D75228" w:rsidR="006D6B99" w:rsidRDefault="006D6B99" w:rsidP="00A50EA5">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rsidR="00182A99">
        <w:instrText>ADDIN CSL_CITATION {"citationItems":[{"id":"ITEM-1","itemData":{"DOI":"10.1609/aimag.v17i3.1230","ISBN":"0262560976","ISSN":"0738-4602","PMID":"12948721","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page":"37","title":"From Data Mining to Knowledge Discovery in Databases","type":"article-journal","volume":"17"},"uris":["http://www.mendeley.com/documents/?uuid=73b05666-8f56-45a0-b309-7af5d0895605"]}],"mendeley":{"formattedCitation":"(Fayyad, Piatetsky-Shapiro dan Smyth, 1996)","plainTextFormattedCitation":"(Fayyad, Piatetsky-Shapiro dan Smyth, 1996)","previouslyFormattedCitation":"(Fayyad, Piatetsky-Shapiro dan Smyth, 1996)"},"properties":{"noteIndex":0},"schema":"https://github.com/citation-style-language/schema/raw/master/csl-citation.json"}</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ditunjukkan pada gambar 2.3-1:</w:t>
      </w:r>
    </w:p>
    <w:p w14:paraId="6D523406" w14:textId="0E07F2AC" w:rsidR="002624FF" w:rsidRDefault="002624FF" w:rsidP="002E1608">
      <w:pPr>
        <w:pStyle w:val="Gambar"/>
      </w:pPr>
      <w:r>
        <w:drawing>
          <wp:inline distT="0" distB="0" distL="0" distR="0" wp14:anchorId="2A60F14D" wp14:editId="47A4D71E">
            <wp:extent cx="5579745" cy="290254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579745" cy="2902541"/>
                    </a:xfrm>
                    <a:prstGeom prst="rect">
                      <a:avLst/>
                    </a:prstGeom>
                    <a:noFill/>
                    <a:ln>
                      <a:noFill/>
                    </a:ln>
                  </pic:spPr>
                </pic:pic>
              </a:graphicData>
            </a:graphic>
          </wp:inline>
        </w:drawing>
      </w:r>
    </w:p>
    <w:p w14:paraId="50BB2C11" w14:textId="0E87A208" w:rsidR="00A95F13" w:rsidRDefault="002624FF" w:rsidP="00A50EA5">
      <w:pPr>
        <w:pStyle w:val="Caption"/>
        <w:rPr>
          <w:i/>
        </w:rPr>
      </w:pPr>
      <w:bookmarkStart w:id="28" w:name="_Toc529065825"/>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3</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1</w:t>
      </w:r>
      <w:r w:rsidR="004B44BC">
        <w:fldChar w:fldCharType="end"/>
      </w:r>
      <w:r w:rsidR="001E7F80">
        <w:t xml:space="preserve"> </w:t>
      </w:r>
      <w:r w:rsidR="001E7F80" w:rsidRPr="002E1608">
        <w:rPr>
          <w:b w:val="0"/>
        </w:rPr>
        <w:t xml:space="preserve">Framework </w:t>
      </w:r>
      <w:r w:rsidR="001E7F80" w:rsidRPr="002E1608">
        <w:rPr>
          <w:b w:val="0"/>
          <w:i/>
        </w:rPr>
        <w:t>Knowledge Data Discovery</w:t>
      </w:r>
      <w:bookmarkEnd w:id="28"/>
    </w:p>
    <w:p w14:paraId="04CEB8E9" w14:textId="61E2F242" w:rsidR="00CE22ED" w:rsidRDefault="00CE22ED" w:rsidP="00A50EA5">
      <w:r>
        <w:t xml:space="preserve">Dengan penjelasan tahapan </w:t>
      </w:r>
      <w:r>
        <w:rPr>
          <w:i/>
          <w:iCs/>
        </w:rPr>
        <w:t xml:space="preserve">Knowledge Data Discovery </w:t>
      </w:r>
      <w:r>
        <w:t>(KDD) sebagai berikut:</w:t>
      </w:r>
    </w:p>
    <w:p w14:paraId="60F0CCD8" w14:textId="77777777" w:rsidR="0042682C" w:rsidRPr="0042682C" w:rsidRDefault="00CE22ED" w:rsidP="00A50EA5">
      <w:pPr>
        <w:pStyle w:val="ListParagraph"/>
        <w:numPr>
          <w:ilvl w:val="0"/>
          <w:numId w:val="17"/>
        </w:numPr>
      </w:pPr>
      <w:r w:rsidRPr="005B38C4">
        <w:rPr>
          <w:i/>
        </w:rPr>
        <w:lastRenderedPageBreak/>
        <w:t>Developing and Understanding of The Application Domain</w:t>
      </w:r>
      <w:r w:rsidRPr="005B38C4">
        <w:t>, bertujuan untuk menentukan sudut pandang customer dan digunakan untuk mengembangkan dan memahami tentang domain dari aplikasi dan pengetahuan sebelumnya.</w:t>
      </w:r>
    </w:p>
    <w:p w14:paraId="17982F2C" w14:textId="77777777" w:rsidR="0042682C" w:rsidRDefault="005E5144" w:rsidP="00A50EA5">
      <w:pPr>
        <w:pStyle w:val="ListParagraph"/>
        <w:numPr>
          <w:ilvl w:val="0"/>
          <w:numId w:val="17"/>
        </w:numPr>
      </w:pPr>
      <w:r w:rsidRPr="0042682C">
        <w:rPr>
          <w:i/>
        </w:rPr>
        <w:t>Creating a Target Data Set</w:t>
      </w:r>
      <w:r>
        <w:t>, fokus kepada pembuatan target data set dan subset dari data sampel atau variabel. Merupakan tahap yang penting dikarenakan penemuan pengetahuan dilakukan pada tahap ini.</w:t>
      </w:r>
    </w:p>
    <w:p w14:paraId="49ABD428" w14:textId="77777777" w:rsidR="0042682C" w:rsidRDefault="005E5144" w:rsidP="00A50EA5">
      <w:pPr>
        <w:pStyle w:val="ListParagraph"/>
        <w:numPr>
          <w:ilvl w:val="0"/>
          <w:numId w:val="17"/>
        </w:numPr>
      </w:pPr>
      <w:r w:rsidRPr="0042682C">
        <w:rPr>
          <w:i/>
        </w:rPr>
        <w:t>Data Cleaning and Pre-processing</w:t>
      </w:r>
      <w:r>
        <w:t xml:space="preserve">, berfokus pada strategi pembersihan data target dan melengkapi </w:t>
      </w:r>
      <w:r w:rsidRPr="0042682C">
        <w:rPr>
          <w:i/>
        </w:rPr>
        <w:t>pre-processing</w:t>
      </w:r>
      <w:r>
        <w:t xml:space="preserve"> sehingga data konsisten dan tanpa </w:t>
      </w:r>
      <w:r w:rsidRPr="0042682C">
        <w:rPr>
          <w:i/>
        </w:rPr>
        <w:t>noise</w:t>
      </w:r>
      <w:r>
        <w:t>.</w:t>
      </w:r>
    </w:p>
    <w:p w14:paraId="2F9210A7" w14:textId="77777777" w:rsidR="0042682C" w:rsidRDefault="005E5144" w:rsidP="00A50EA5">
      <w:pPr>
        <w:pStyle w:val="ListParagraph"/>
        <w:numPr>
          <w:ilvl w:val="0"/>
          <w:numId w:val="17"/>
        </w:numPr>
      </w:pPr>
      <w:r w:rsidRPr="0042682C">
        <w:rPr>
          <w:i/>
        </w:rPr>
        <w:t>Data Transformation</w:t>
      </w:r>
      <w:r>
        <w:t>, fokus pada transformasi data dari satu bentuk ke bentuk lainnya sehingga algoritma data mining dapat diimplementasikan dengan mudah.</w:t>
      </w:r>
    </w:p>
    <w:p w14:paraId="76846823" w14:textId="77777777" w:rsidR="0042682C" w:rsidRDefault="005E5144" w:rsidP="00A50EA5">
      <w:pPr>
        <w:pStyle w:val="ListParagraph"/>
        <w:numPr>
          <w:ilvl w:val="0"/>
          <w:numId w:val="17"/>
        </w:numPr>
      </w:pPr>
      <w:r w:rsidRPr="0042682C">
        <w:rPr>
          <w:i/>
        </w:rPr>
        <w:t>Choosing the Suitable Data Mining Task</w:t>
      </w:r>
      <w:r>
        <w:t xml:space="preserve">, tugas </w:t>
      </w:r>
      <w:r w:rsidRPr="0042682C">
        <w:rPr>
          <w:i/>
        </w:rPr>
        <w:t>data mining</w:t>
      </w:r>
      <w:r>
        <w:t xml:space="preserve"> yang sesuai dipilih berdasarkan tujuan tertentu yang didefinisikan dalam tahap pertama. Contoh – contoh metode atau tugas </w:t>
      </w:r>
      <w:r w:rsidRPr="0042682C">
        <w:rPr>
          <w:i/>
        </w:rPr>
        <w:t xml:space="preserve">data mining </w:t>
      </w:r>
      <w:r>
        <w:t xml:space="preserve">antara lain: </w:t>
      </w:r>
      <w:r w:rsidRPr="0042682C">
        <w:rPr>
          <w:i/>
        </w:rPr>
        <w:t xml:space="preserve">Classification </w:t>
      </w:r>
      <w:r>
        <w:t>(Klasifikasi),</w:t>
      </w:r>
      <w:r w:rsidRPr="0042682C">
        <w:rPr>
          <w:i/>
        </w:rPr>
        <w:t xml:space="preserve"> Clustering </w:t>
      </w:r>
      <w:r>
        <w:t>(Pengelompokan),</w:t>
      </w:r>
      <w:r w:rsidRPr="0042682C">
        <w:rPr>
          <w:i/>
        </w:rPr>
        <w:t xml:space="preserve"> Regression </w:t>
      </w:r>
      <w:r>
        <w:t>(Regresi)</w:t>
      </w:r>
      <w:r w:rsidRPr="0042682C">
        <w:rPr>
          <w:i/>
        </w:rPr>
        <w:t>,</w:t>
      </w:r>
      <w:r>
        <w:t xml:space="preserve"> </w:t>
      </w:r>
      <w:r w:rsidRPr="0042682C">
        <w:rPr>
          <w:i/>
        </w:rPr>
        <w:t>Summerization</w:t>
      </w:r>
      <w:r>
        <w:t xml:space="preserve"> (Peringkasan), dll.</w:t>
      </w:r>
    </w:p>
    <w:p w14:paraId="30A3E9D8" w14:textId="77777777" w:rsidR="0042682C" w:rsidRDefault="005E5144" w:rsidP="00A50EA5">
      <w:pPr>
        <w:pStyle w:val="ListParagraph"/>
        <w:numPr>
          <w:ilvl w:val="0"/>
          <w:numId w:val="17"/>
        </w:numPr>
      </w:pPr>
      <w:r w:rsidRPr="0042682C">
        <w:rPr>
          <w:i/>
        </w:rPr>
        <w:t>Choosing the Suitable Data Mining Algorithm</w:t>
      </w:r>
      <w:r>
        <w:t xml:space="preserve">, satu atau lebih algoritma </w:t>
      </w:r>
      <w:r w:rsidRPr="0042682C">
        <w:rPr>
          <w:i/>
        </w:rPr>
        <w:t>data mining</w:t>
      </w:r>
      <w:r>
        <w:t xml:space="preserve"> yang cocok akan dipilih untuk mencari pola berbeda dari data. Ada sejumlah algoritma yang hadir saat ini untuk </w:t>
      </w:r>
      <w:r w:rsidRPr="0042682C">
        <w:rPr>
          <w:i/>
        </w:rPr>
        <w:t>data mining</w:t>
      </w:r>
      <w:r>
        <w:t xml:space="preserve"> tetapi algoritma yang sesuai dipilih berdasarkan pencocokan kriteria keseluruhan untuk </w:t>
      </w:r>
      <w:r w:rsidRPr="0042682C">
        <w:rPr>
          <w:i/>
        </w:rPr>
        <w:t>data mining</w:t>
      </w:r>
      <w:r>
        <w:t>.</w:t>
      </w:r>
    </w:p>
    <w:p w14:paraId="6AB9F2AC" w14:textId="77777777" w:rsidR="0042682C" w:rsidRDefault="005E5144" w:rsidP="00A50EA5">
      <w:pPr>
        <w:pStyle w:val="ListParagraph"/>
        <w:numPr>
          <w:ilvl w:val="0"/>
          <w:numId w:val="17"/>
        </w:numPr>
      </w:pPr>
      <w:r w:rsidRPr="0042682C">
        <w:rPr>
          <w:i/>
        </w:rPr>
        <w:t>Employing Data Mining Algorithm</w:t>
      </w:r>
      <w:r>
        <w:t xml:space="preserve">, merupakan tahap implementasi algoritma </w:t>
      </w:r>
      <w:r w:rsidRPr="0042682C">
        <w:rPr>
          <w:i/>
        </w:rPr>
        <w:t xml:space="preserve">data mining </w:t>
      </w:r>
      <w:r>
        <w:t>yang dipilih.</w:t>
      </w:r>
    </w:p>
    <w:p w14:paraId="4244BAF7" w14:textId="77777777" w:rsidR="0042682C" w:rsidRDefault="005E5144" w:rsidP="00A50EA5">
      <w:pPr>
        <w:pStyle w:val="ListParagraph"/>
        <w:numPr>
          <w:ilvl w:val="0"/>
          <w:numId w:val="17"/>
        </w:numPr>
      </w:pPr>
      <w:r w:rsidRPr="0042682C">
        <w:rPr>
          <w:i/>
        </w:rPr>
        <w:t xml:space="preserve">Interpreting Mined Patterns, </w:t>
      </w:r>
      <w:r>
        <w:t>fokus pada interprestasi dan evaluasi pola dari hasil yang didapat. Pada tahap ini mungkin melibatkan visualisasi dari pola yang telah diekstraksi.</w:t>
      </w:r>
    </w:p>
    <w:p w14:paraId="55C05111" w14:textId="3536004C" w:rsidR="00E67B47" w:rsidRDefault="005E5144" w:rsidP="00A50EA5">
      <w:pPr>
        <w:pStyle w:val="ListParagraph"/>
        <w:numPr>
          <w:ilvl w:val="0"/>
          <w:numId w:val="17"/>
        </w:numPr>
      </w:pPr>
      <w:r w:rsidRPr="0042682C">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73B63D5F" w14:textId="77777777" w:rsidR="002819C2" w:rsidRDefault="002819C2" w:rsidP="00A50EA5"/>
    <w:p w14:paraId="2C60398D" w14:textId="160017AF" w:rsidR="0028003E" w:rsidRPr="0028003E" w:rsidRDefault="0028003E" w:rsidP="00A50EA5">
      <w:pPr>
        <w:pStyle w:val="Heading2"/>
        <w:rPr>
          <w:szCs w:val="18"/>
        </w:rPr>
      </w:pPr>
      <w:bookmarkStart w:id="29" w:name="_Toc529065783"/>
      <w:r>
        <w:t>k-Nearest Neighbor</w:t>
      </w:r>
      <w:bookmarkEnd w:id="29"/>
    </w:p>
    <w:p w14:paraId="388B02B5" w14:textId="77777777" w:rsidR="0069630B" w:rsidRDefault="0069630B" w:rsidP="00A50EA5">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w:t>
      </w:r>
      <w:r>
        <w:lastRenderedPageBreak/>
        <w:t xml:space="preserve">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yang baru diklasifikasikan didasarkan kepada mayoritas dari kategori pada algoritma kNN. Kelas yang paling banyak muncul nantinya akan menjadi kelas hasil dari klasifikasi yang baru.</w:t>
      </w:r>
    </w:p>
    <w:p w14:paraId="47F3A834" w14:textId="77777777" w:rsidR="0069630B" w:rsidRDefault="0069630B" w:rsidP="00A50EA5">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Pr>
          <w:i/>
        </w:rPr>
        <w:t>k</w:t>
      </w:r>
      <w:r w:rsidRPr="00A12D83">
        <w:t>-Nearest Neighbor:</w:t>
      </w:r>
    </w:p>
    <w:p w14:paraId="6988B38C" w14:textId="77777777" w:rsidR="0069630B" w:rsidRDefault="0069630B" w:rsidP="00A50EA5">
      <w:pPr>
        <w:pStyle w:val="ListParagraph"/>
        <w:numPr>
          <w:ilvl w:val="0"/>
          <w:numId w:val="19"/>
        </w:numPr>
      </w:pPr>
      <w:r>
        <w:t xml:space="preserve">Tangguh terhadap </w:t>
      </w:r>
      <w:r>
        <w:rPr>
          <w:i/>
        </w:rPr>
        <w:t>training data</w:t>
      </w:r>
      <w:r>
        <w:t xml:space="preserve"> yang memiliki banyak </w:t>
      </w:r>
      <w:r>
        <w:rPr>
          <w:i/>
        </w:rPr>
        <w:t>noise</w:t>
      </w:r>
      <w:r>
        <w:t>.</w:t>
      </w:r>
    </w:p>
    <w:p w14:paraId="0AC4766C" w14:textId="77777777" w:rsidR="0069630B" w:rsidRDefault="0069630B" w:rsidP="00A50EA5">
      <w:pPr>
        <w:pStyle w:val="ListParagraph"/>
        <w:numPr>
          <w:ilvl w:val="0"/>
          <w:numId w:val="19"/>
        </w:numPr>
      </w:pPr>
      <w:r>
        <w:t>Efektif apabila training datanya cukup besar.</w:t>
      </w:r>
    </w:p>
    <w:p w14:paraId="5C82E393" w14:textId="5EF70F4C" w:rsidR="00911064" w:rsidRDefault="0069630B" w:rsidP="004E1660">
      <w:r>
        <w:t xml:space="preserve">Terdapat beberapa rumus perhitungan jarak dalam algoritma kNN, diantaranya yang akan dipakai adalah rumus </w:t>
      </w:r>
      <w:r w:rsidRPr="0069630B">
        <w:rPr>
          <w:i/>
        </w:rPr>
        <w:t>Euclidean Distance.</w:t>
      </w:r>
      <w:r>
        <w:t xml:space="preserve"> Rumus tersebut cocok untuk tipe data numerik.</w:t>
      </w:r>
      <w:r w:rsidRPr="0069630B">
        <w:rPr>
          <w:i/>
        </w:rPr>
        <w:t xml:space="preserve"> </w:t>
      </w:r>
      <w:r w:rsidRPr="00BB7C24">
        <w:t>Berikut</w:t>
      </w:r>
      <w:r>
        <w:t xml:space="preserve"> adalah rumus </w:t>
      </w:r>
      <w:r w:rsidRPr="0069630B">
        <w:rPr>
          <w:i/>
        </w:rPr>
        <w:t>Euclidean Distance</w:t>
      </w:r>
      <w:r>
        <w:t xml:space="preserve"> yang digunakan untuk menghitung jarak terdekat dari data uji ke data latih (2.4-1):</w:t>
      </w:r>
    </w:p>
    <w:p w14:paraId="7B2CB3EC" w14:textId="77777777" w:rsidR="002E1608" w:rsidRPr="00F23780" w:rsidRDefault="002E1608" w:rsidP="002E1608">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7CFF519A"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69EA7E4C"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w:t>
      </w:r>
      <w:proofErr w:type="gramStart"/>
      <w:r>
        <w:rPr>
          <w:rFonts w:eastAsiaTheme="minorEastAsia"/>
        </w:rPr>
        <w:t>a,b</w:t>
      </w:r>
      <w:proofErr w:type="gramEnd"/>
      <w:r>
        <w:rPr>
          <w:rFonts w:eastAsiaTheme="minorEastAsia"/>
        </w:rPr>
        <w:t>) = Jarak antara a dan b dari matrik berdimensi d</w:t>
      </w:r>
    </w:p>
    <w:p w14:paraId="63FC2577"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60B0DDD5" w14:textId="6D0C1079" w:rsidR="002E1608" w:rsidRPr="002E1608" w:rsidRDefault="002E1608" w:rsidP="002E1608">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2EF4980D" w14:textId="0C0BE99B" w:rsidR="00A77D04" w:rsidRPr="00A77D04" w:rsidRDefault="00911064" w:rsidP="00A50EA5">
      <w:pPr>
        <w:pStyle w:val="Caption"/>
      </w:pPr>
      <w:bookmarkStart w:id="30" w:name="_Toc529065831"/>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4</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963E93" w:rsidRPr="00804E61">
        <w:rPr>
          <w:bCs/>
        </w:rPr>
        <w:t xml:space="preserve"> </w:t>
      </w:r>
      <w:r w:rsidR="00963E93" w:rsidRPr="002E1608">
        <w:rPr>
          <w:b w:val="0"/>
        </w:rPr>
        <w:t xml:space="preserve">Rumus </w:t>
      </w:r>
      <w:r w:rsidR="003432C4" w:rsidRPr="002E1608">
        <w:rPr>
          <w:b w:val="0"/>
        </w:rPr>
        <w:t>Perhitungan Jarak</w:t>
      </w:r>
      <w:bookmarkEnd w:id="30"/>
    </w:p>
    <w:p w14:paraId="4F29185B" w14:textId="77777777" w:rsidR="00963E93" w:rsidRDefault="00963E93" w:rsidP="00A50EA5">
      <w:r>
        <w:t>Langkah-langkah untuk dalam membuat algoritma kNN, adalah:</w:t>
      </w:r>
    </w:p>
    <w:p w14:paraId="769838A4" w14:textId="77777777" w:rsidR="00963E93" w:rsidRDefault="00963E93" w:rsidP="00A50EA5">
      <w:pPr>
        <w:pStyle w:val="ListParagraph"/>
        <w:numPr>
          <w:ilvl w:val="0"/>
          <w:numId w:val="20"/>
        </w:numPr>
      </w:pPr>
      <w:r>
        <w:t>Membuat fungsi untuk menentukan kuadrat jarak (</w:t>
      </w:r>
      <w:r>
        <w:rPr>
          <w:i/>
        </w:rPr>
        <w:t>Euclidean Distance</w:t>
      </w:r>
      <w:r>
        <w:t>) pada 2 buah objek.</w:t>
      </w:r>
    </w:p>
    <w:p w14:paraId="48C1E6C3" w14:textId="77777777" w:rsidR="00963E93" w:rsidRDefault="00963E93" w:rsidP="00A50EA5">
      <w:pPr>
        <w:pStyle w:val="ListParagraph"/>
        <w:numPr>
          <w:ilvl w:val="0"/>
          <w:numId w:val="20"/>
        </w:numPr>
      </w:pPr>
      <w:r>
        <w:t>Membuat fungsi pemilihan mayoritas (</w:t>
      </w:r>
      <w:r>
        <w:rPr>
          <w:i/>
        </w:rPr>
        <w:t>Majority Votes</w:t>
      </w:r>
      <w:r>
        <w:t xml:space="preserve">) dari sebuah </w:t>
      </w:r>
      <w:r w:rsidRPr="004D6801">
        <w:rPr>
          <w:i/>
        </w:rPr>
        <w:t>list</w:t>
      </w:r>
      <w:r>
        <w:t>.</w:t>
      </w:r>
    </w:p>
    <w:p w14:paraId="51BE91FE" w14:textId="77777777" w:rsidR="00963E93" w:rsidRDefault="00963E93" w:rsidP="00A50EA5">
      <w:pPr>
        <w:pStyle w:val="ListParagraph"/>
        <w:numPr>
          <w:ilvl w:val="0"/>
          <w:numId w:val="20"/>
        </w:numPr>
      </w:pPr>
      <w:r>
        <w:t xml:space="preserve">Mencari kuadrat jarak dengan fungsi </w:t>
      </w:r>
      <w:r>
        <w:rPr>
          <w:i/>
        </w:rPr>
        <w:t>Euclidean distance</w:t>
      </w:r>
      <w:r>
        <w:t xml:space="preserve"> dari data terhadap </w:t>
      </w:r>
      <w:r w:rsidRPr="002E41D4">
        <w:rPr>
          <w:i/>
        </w:rPr>
        <w:t>query instance</w:t>
      </w:r>
      <w:r>
        <w:rPr>
          <w:i/>
        </w:rPr>
        <w:t xml:space="preserve"> </w:t>
      </w:r>
      <w:r>
        <w:t xml:space="preserve">kemudian mengurutkannya, kemudian mengambil </w:t>
      </w:r>
      <w:r>
        <w:rPr>
          <w:i/>
        </w:rPr>
        <w:t>k</w:t>
      </w:r>
      <w:r>
        <w:t xml:space="preserve"> titik terdekat (</w:t>
      </w:r>
      <w:r>
        <w:rPr>
          <w:i/>
        </w:rPr>
        <w:t>Finding Nearest Neighbor</w:t>
      </w:r>
      <w:r>
        <w:t xml:space="preserve">) sebagai sebuah </w:t>
      </w:r>
      <w:r w:rsidRPr="002A2808">
        <w:rPr>
          <w:i/>
        </w:rPr>
        <w:t>list</w:t>
      </w:r>
      <w:r>
        <w:t>.</w:t>
      </w:r>
    </w:p>
    <w:p w14:paraId="16F39E3C" w14:textId="77777777" w:rsidR="00963E93" w:rsidRDefault="00963E93" w:rsidP="00A50EA5">
      <w:pPr>
        <w:pStyle w:val="ListParagraph"/>
        <w:numPr>
          <w:ilvl w:val="0"/>
          <w:numId w:val="20"/>
        </w:numPr>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sebagai </w:t>
      </w:r>
      <w:r w:rsidRPr="00237CC2">
        <w:rPr>
          <w:i/>
        </w:rPr>
        <w:t>list</w:t>
      </w:r>
      <w:r>
        <w:rPr>
          <w:i/>
        </w:rPr>
        <w:t xml:space="preserve"> </w:t>
      </w:r>
      <w:r>
        <w:t xml:space="preserve">dengan fungsi </w:t>
      </w:r>
      <w:r>
        <w:rPr>
          <w:i/>
        </w:rPr>
        <w:t>Majority Votes</w:t>
      </w:r>
      <w:r w:rsidRPr="006242F3">
        <w:rPr>
          <w:i/>
        </w:rPr>
        <w:t xml:space="preserve"> </w:t>
      </w:r>
      <w:r>
        <w:t>sebagai hasil prediksi.</w:t>
      </w:r>
    </w:p>
    <w:p w14:paraId="1B0A18EC" w14:textId="2F829527" w:rsidR="00963E93" w:rsidRDefault="00963E93" w:rsidP="00A50EA5">
      <w:r>
        <w:lastRenderedPageBreak/>
        <w:t xml:space="preserve">Alur proses pelatihan kNN bentuk </w:t>
      </w:r>
      <w:r>
        <w:rPr>
          <w:i/>
        </w:rPr>
        <w:t>FlowChart</w:t>
      </w:r>
      <w:r>
        <w:t xml:space="preserve"> ditunjukkan pada gambar 2.4-1</w:t>
      </w:r>
    </w:p>
    <w:p w14:paraId="482A26BD" w14:textId="77777777" w:rsidR="00A77D04" w:rsidRDefault="00A77D04" w:rsidP="00E57B08">
      <w:pPr>
        <w:pStyle w:val="Gambar"/>
      </w:pPr>
      <w:r w:rsidRPr="00E57B08">
        <w:drawing>
          <wp:inline distT="0" distB="0" distL="0" distR="0" wp14:anchorId="15072ECB" wp14:editId="0AAD5FF8">
            <wp:extent cx="1409700" cy="35146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70745" cy="3666879"/>
                    </a:xfrm>
                    <a:prstGeom prst="rect">
                      <a:avLst/>
                    </a:prstGeom>
                  </pic:spPr>
                </pic:pic>
              </a:graphicData>
            </a:graphic>
          </wp:inline>
        </w:drawing>
      </w:r>
    </w:p>
    <w:p w14:paraId="3FA0D375" w14:textId="12F10FDD" w:rsidR="00A77D04" w:rsidRDefault="00A77D04" w:rsidP="00A50EA5">
      <w:pPr>
        <w:pStyle w:val="Caption"/>
      </w:pPr>
      <w:bookmarkStart w:id="31" w:name="_Toc529065826"/>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4</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1</w:t>
      </w:r>
      <w:r w:rsidR="004B44BC">
        <w:fldChar w:fldCharType="end"/>
      </w:r>
      <w:r>
        <w:t xml:space="preserve"> </w:t>
      </w:r>
      <w:r w:rsidRPr="00BC5745">
        <w:rPr>
          <w:b w:val="0"/>
          <w:i/>
        </w:rPr>
        <w:t xml:space="preserve">Flowchart </w:t>
      </w:r>
      <w:r w:rsidRPr="00BC5745">
        <w:rPr>
          <w:b w:val="0"/>
        </w:rPr>
        <w:t>Algoritma kNN</w:t>
      </w:r>
      <w:bookmarkEnd w:id="31"/>
    </w:p>
    <w:p w14:paraId="0EAB46FE" w14:textId="77777777" w:rsidR="00721A2A" w:rsidRDefault="00721A2A" w:rsidP="00A50EA5"/>
    <w:p w14:paraId="44324B64" w14:textId="701D9860" w:rsidR="00474487" w:rsidRDefault="00474487" w:rsidP="00A50EA5">
      <w:r>
        <w:t>Berikut contoh perhitungan sederhana pada Algoritma K-Nearest Neighbor diketahui 10 buah data yang terbagi kedalam 3 kelompok nilai yang dapat dilihat pada tabel 2.4.1</w:t>
      </w:r>
      <w:r w:rsidR="00AD1753">
        <w:t>:</w:t>
      </w:r>
    </w:p>
    <w:p w14:paraId="78A5B891" w14:textId="0BA1BA99" w:rsidR="00A93EE0" w:rsidRDefault="00A93EE0" w:rsidP="00346C2D">
      <w:pPr>
        <w:pStyle w:val="Caption"/>
        <w:ind w:firstLine="0"/>
      </w:pPr>
      <w:bookmarkStart w:id="32" w:name="_Toc529065821"/>
      <w:r>
        <w:t xml:space="preserve">Tabel </w:t>
      </w:r>
      <w:r w:rsidR="00B03653">
        <w:fldChar w:fldCharType="begin"/>
      </w:r>
      <w:r w:rsidR="00B03653">
        <w:instrText xml:space="preserve"> STYLEREF 2 \s </w:instrText>
      </w:r>
      <w:r w:rsidR="00B03653">
        <w:fldChar w:fldCharType="separate"/>
      </w:r>
      <w:r w:rsidR="00B03653">
        <w:rPr>
          <w:noProof/>
          <w:cs/>
        </w:rPr>
        <w:t>‎</w:t>
      </w:r>
      <w:r w:rsidR="00B03653">
        <w:rPr>
          <w:noProof/>
        </w:rPr>
        <w:t>2.4</w:t>
      </w:r>
      <w:r w:rsidR="00B03653">
        <w:fldChar w:fldCharType="end"/>
      </w:r>
      <w:r w:rsidR="00B03653">
        <w:noBreakHyphen/>
      </w:r>
      <w:r w:rsidR="00B03653">
        <w:fldChar w:fldCharType="begin"/>
      </w:r>
      <w:r w:rsidR="00B03653">
        <w:instrText xml:space="preserve"> SEQ Tabel \* ARABIC \s 2 </w:instrText>
      </w:r>
      <w:r w:rsidR="00B03653">
        <w:fldChar w:fldCharType="separate"/>
      </w:r>
      <w:r w:rsidR="00B03653">
        <w:rPr>
          <w:noProof/>
        </w:rPr>
        <w:t>1</w:t>
      </w:r>
      <w:r w:rsidR="00B03653">
        <w:fldChar w:fldCharType="end"/>
      </w:r>
      <w:r>
        <w:t xml:space="preserve"> </w:t>
      </w:r>
      <w:r w:rsidRPr="00B72846">
        <w:rPr>
          <w:b w:val="0"/>
        </w:rPr>
        <w:t>Data Latih Kasus Algoritma kNN</w:t>
      </w:r>
      <w:bookmarkEnd w:id="32"/>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A93EE0" w:rsidRPr="00082F79" w14:paraId="7C3B8CA7" w14:textId="77777777" w:rsidTr="00922B44">
        <w:trPr>
          <w:trHeight w:val="296"/>
          <w:jc w:val="center"/>
        </w:trPr>
        <w:tc>
          <w:tcPr>
            <w:tcW w:w="705" w:type="dxa"/>
            <w:shd w:val="clear" w:color="auto" w:fill="D0CECE" w:themeFill="background2" w:themeFillShade="E6"/>
            <w:vAlign w:val="center"/>
          </w:tcPr>
          <w:p w14:paraId="6653C485" w14:textId="77777777" w:rsidR="00A93EE0" w:rsidRPr="00082F79" w:rsidRDefault="00A93EE0" w:rsidP="00655CB7">
            <w:pPr>
              <w:pStyle w:val="Tabel"/>
            </w:pPr>
            <w:r w:rsidRPr="00082F79">
              <w:t>Data</w:t>
            </w:r>
          </w:p>
        </w:tc>
        <w:tc>
          <w:tcPr>
            <w:tcW w:w="1347" w:type="dxa"/>
            <w:shd w:val="clear" w:color="auto" w:fill="D0CECE" w:themeFill="background2" w:themeFillShade="E6"/>
            <w:vAlign w:val="center"/>
          </w:tcPr>
          <w:p w14:paraId="36A6FE67" w14:textId="77777777" w:rsidR="00A93EE0" w:rsidRPr="00082F79" w:rsidRDefault="00A93EE0" w:rsidP="00655CB7">
            <w:pPr>
              <w:pStyle w:val="Tabel"/>
            </w:pPr>
            <w:r w:rsidRPr="00082F79">
              <w:t>Matkul A</w:t>
            </w:r>
          </w:p>
        </w:tc>
        <w:tc>
          <w:tcPr>
            <w:tcW w:w="1348" w:type="dxa"/>
            <w:shd w:val="clear" w:color="auto" w:fill="D0CECE" w:themeFill="background2" w:themeFillShade="E6"/>
            <w:vAlign w:val="center"/>
          </w:tcPr>
          <w:p w14:paraId="3F7A9853" w14:textId="77777777" w:rsidR="00A93EE0" w:rsidRPr="00082F79" w:rsidRDefault="00A93EE0" w:rsidP="00655CB7">
            <w:pPr>
              <w:pStyle w:val="Tabel"/>
            </w:pPr>
            <w:r w:rsidRPr="00082F79">
              <w:t>Matkul B</w:t>
            </w:r>
          </w:p>
        </w:tc>
        <w:tc>
          <w:tcPr>
            <w:tcW w:w="1348" w:type="dxa"/>
            <w:shd w:val="clear" w:color="auto" w:fill="D0CECE" w:themeFill="background2" w:themeFillShade="E6"/>
            <w:vAlign w:val="center"/>
          </w:tcPr>
          <w:p w14:paraId="5D327900" w14:textId="77777777" w:rsidR="00A93EE0" w:rsidRPr="00082F79" w:rsidRDefault="00A93EE0" w:rsidP="00655CB7">
            <w:pPr>
              <w:pStyle w:val="Tabel"/>
            </w:pPr>
            <w:r w:rsidRPr="00082F79">
              <w:t>Matkul C</w:t>
            </w:r>
          </w:p>
        </w:tc>
        <w:tc>
          <w:tcPr>
            <w:tcW w:w="1347" w:type="dxa"/>
            <w:shd w:val="clear" w:color="auto" w:fill="D0CECE" w:themeFill="background2" w:themeFillShade="E6"/>
            <w:vAlign w:val="center"/>
          </w:tcPr>
          <w:p w14:paraId="7458CE76" w14:textId="77777777" w:rsidR="00A93EE0" w:rsidRPr="00082F79" w:rsidRDefault="00A93EE0" w:rsidP="00655CB7">
            <w:pPr>
              <w:pStyle w:val="Tabel"/>
            </w:pPr>
            <w:r w:rsidRPr="00082F79">
              <w:t>Matkul D</w:t>
            </w:r>
          </w:p>
        </w:tc>
        <w:tc>
          <w:tcPr>
            <w:tcW w:w="1348" w:type="dxa"/>
            <w:shd w:val="clear" w:color="auto" w:fill="D0CECE" w:themeFill="background2" w:themeFillShade="E6"/>
            <w:vAlign w:val="center"/>
          </w:tcPr>
          <w:p w14:paraId="0DF5806D" w14:textId="77777777" w:rsidR="00A93EE0" w:rsidRPr="00082F79" w:rsidRDefault="00A93EE0" w:rsidP="00655CB7">
            <w:pPr>
              <w:pStyle w:val="Tabel"/>
            </w:pPr>
            <w:r w:rsidRPr="00082F79">
              <w:t>Matkul E</w:t>
            </w:r>
          </w:p>
        </w:tc>
        <w:tc>
          <w:tcPr>
            <w:tcW w:w="1348" w:type="dxa"/>
            <w:shd w:val="clear" w:color="auto" w:fill="D0CECE" w:themeFill="background2" w:themeFillShade="E6"/>
            <w:vAlign w:val="center"/>
          </w:tcPr>
          <w:p w14:paraId="1E4C9D4E" w14:textId="77777777" w:rsidR="00A93EE0" w:rsidRPr="00082F79" w:rsidRDefault="00A93EE0" w:rsidP="00655CB7">
            <w:pPr>
              <w:pStyle w:val="Tabel"/>
            </w:pPr>
            <w:r w:rsidRPr="00082F79">
              <w:t>Kelulusan</w:t>
            </w:r>
          </w:p>
        </w:tc>
      </w:tr>
      <w:tr w:rsidR="00A93EE0" w:rsidRPr="00082F79" w14:paraId="24DAD357" w14:textId="77777777" w:rsidTr="00922B44">
        <w:trPr>
          <w:trHeight w:val="296"/>
          <w:jc w:val="center"/>
        </w:trPr>
        <w:tc>
          <w:tcPr>
            <w:tcW w:w="705" w:type="dxa"/>
            <w:vAlign w:val="center"/>
          </w:tcPr>
          <w:p w14:paraId="138FE246" w14:textId="77777777" w:rsidR="00A93EE0" w:rsidRPr="00082F79" w:rsidRDefault="00A93EE0" w:rsidP="00655CB7">
            <w:pPr>
              <w:pStyle w:val="Tabel"/>
            </w:pPr>
            <w:r w:rsidRPr="00082F79">
              <w:t>1</w:t>
            </w:r>
          </w:p>
        </w:tc>
        <w:tc>
          <w:tcPr>
            <w:tcW w:w="1347" w:type="dxa"/>
            <w:vAlign w:val="center"/>
          </w:tcPr>
          <w:p w14:paraId="11E857CC" w14:textId="77777777" w:rsidR="00A93EE0" w:rsidRPr="00082F79" w:rsidRDefault="00A93EE0" w:rsidP="00655CB7">
            <w:pPr>
              <w:pStyle w:val="Tabel"/>
            </w:pPr>
            <w:r w:rsidRPr="00082F79">
              <w:t>60</w:t>
            </w:r>
          </w:p>
        </w:tc>
        <w:tc>
          <w:tcPr>
            <w:tcW w:w="1348" w:type="dxa"/>
            <w:vAlign w:val="center"/>
          </w:tcPr>
          <w:p w14:paraId="197CE1B6" w14:textId="77777777" w:rsidR="00A93EE0" w:rsidRPr="00082F79" w:rsidRDefault="00A93EE0" w:rsidP="00655CB7">
            <w:pPr>
              <w:pStyle w:val="Tabel"/>
            </w:pPr>
            <w:r w:rsidRPr="00082F79">
              <w:t>80</w:t>
            </w:r>
          </w:p>
        </w:tc>
        <w:tc>
          <w:tcPr>
            <w:tcW w:w="1348" w:type="dxa"/>
            <w:vAlign w:val="center"/>
          </w:tcPr>
          <w:p w14:paraId="66EBCA39" w14:textId="77777777" w:rsidR="00A93EE0" w:rsidRPr="00082F79" w:rsidRDefault="00A93EE0" w:rsidP="00655CB7">
            <w:pPr>
              <w:pStyle w:val="Tabel"/>
            </w:pPr>
            <w:r w:rsidRPr="00082F79">
              <w:t>70</w:t>
            </w:r>
          </w:p>
        </w:tc>
        <w:tc>
          <w:tcPr>
            <w:tcW w:w="1347" w:type="dxa"/>
            <w:vAlign w:val="center"/>
          </w:tcPr>
          <w:p w14:paraId="7EB9D501" w14:textId="77777777" w:rsidR="00A93EE0" w:rsidRPr="00082F79" w:rsidRDefault="00A93EE0" w:rsidP="00655CB7">
            <w:pPr>
              <w:pStyle w:val="Tabel"/>
            </w:pPr>
            <w:r w:rsidRPr="00082F79">
              <w:t>80</w:t>
            </w:r>
          </w:p>
        </w:tc>
        <w:tc>
          <w:tcPr>
            <w:tcW w:w="1348" w:type="dxa"/>
            <w:vAlign w:val="center"/>
          </w:tcPr>
          <w:p w14:paraId="3A2D8192" w14:textId="77777777" w:rsidR="00A93EE0" w:rsidRPr="00082F79" w:rsidRDefault="00A93EE0" w:rsidP="00655CB7">
            <w:pPr>
              <w:pStyle w:val="Tabel"/>
            </w:pPr>
            <w:r w:rsidRPr="00082F79">
              <w:t>90</w:t>
            </w:r>
          </w:p>
        </w:tc>
        <w:tc>
          <w:tcPr>
            <w:tcW w:w="1348" w:type="dxa"/>
            <w:vAlign w:val="center"/>
          </w:tcPr>
          <w:p w14:paraId="7ED0A1C4" w14:textId="77777777" w:rsidR="00A93EE0" w:rsidRPr="00082F79" w:rsidRDefault="00A93EE0" w:rsidP="00655CB7">
            <w:pPr>
              <w:pStyle w:val="Tabel"/>
            </w:pPr>
            <w:r w:rsidRPr="00082F79">
              <w:t>Tepat</w:t>
            </w:r>
          </w:p>
        </w:tc>
      </w:tr>
      <w:tr w:rsidR="00A93EE0" w:rsidRPr="00082F79" w14:paraId="20D263F4" w14:textId="77777777" w:rsidTr="00922B44">
        <w:trPr>
          <w:trHeight w:val="297"/>
          <w:jc w:val="center"/>
        </w:trPr>
        <w:tc>
          <w:tcPr>
            <w:tcW w:w="705" w:type="dxa"/>
            <w:vAlign w:val="center"/>
          </w:tcPr>
          <w:p w14:paraId="79EA8340" w14:textId="77777777" w:rsidR="00A93EE0" w:rsidRPr="00082F79" w:rsidRDefault="00A93EE0" w:rsidP="00655CB7">
            <w:pPr>
              <w:pStyle w:val="Tabel"/>
            </w:pPr>
            <w:r w:rsidRPr="00082F79">
              <w:t>2</w:t>
            </w:r>
          </w:p>
        </w:tc>
        <w:tc>
          <w:tcPr>
            <w:tcW w:w="1347" w:type="dxa"/>
            <w:vAlign w:val="center"/>
          </w:tcPr>
          <w:p w14:paraId="34BA1581" w14:textId="77777777" w:rsidR="00A93EE0" w:rsidRPr="00082F79" w:rsidRDefault="00A93EE0" w:rsidP="00655CB7">
            <w:pPr>
              <w:pStyle w:val="Tabel"/>
            </w:pPr>
            <w:r w:rsidRPr="00082F79">
              <w:t>70</w:t>
            </w:r>
          </w:p>
        </w:tc>
        <w:tc>
          <w:tcPr>
            <w:tcW w:w="1348" w:type="dxa"/>
            <w:vAlign w:val="center"/>
          </w:tcPr>
          <w:p w14:paraId="61D7B507" w14:textId="77777777" w:rsidR="00A93EE0" w:rsidRPr="00082F79" w:rsidRDefault="00A93EE0" w:rsidP="00655CB7">
            <w:pPr>
              <w:pStyle w:val="Tabel"/>
            </w:pPr>
            <w:r w:rsidRPr="00082F79">
              <w:t>90</w:t>
            </w:r>
          </w:p>
        </w:tc>
        <w:tc>
          <w:tcPr>
            <w:tcW w:w="1348" w:type="dxa"/>
            <w:vAlign w:val="center"/>
          </w:tcPr>
          <w:p w14:paraId="2B48AC1B" w14:textId="77777777" w:rsidR="00A93EE0" w:rsidRPr="00082F79" w:rsidRDefault="00A93EE0" w:rsidP="00655CB7">
            <w:pPr>
              <w:pStyle w:val="Tabel"/>
            </w:pPr>
            <w:r w:rsidRPr="00082F79">
              <w:t>50</w:t>
            </w:r>
          </w:p>
        </w:tc>
        <w:tc>
          <w:tcPr>
            <w:tcW w:w="1347" w:type="dxa"/>
            <w:vAlign w:val="center"/>
          </w:tcPr>
          <w:p w14:paraId="1DFF4421" w14:textId="77777777" w:rsidR="00A93EE0" w:rsidRPr="00082F79" w:rsidRDefault="00A93EE0" w:rsidP="00655CB7">
            <w:pPr>
              <w:pStyle w:val="Tabel"/>
            </w:pPr>
            <w:r w:rsidRPr="00082F79">
              <w:t>70</w:t>
            </w:r>
          </w:p>
        </w:tc>
        <w:tc>
          <w:tcPr>
            <w:tcW w:w="1348" w:type="dxa"/>
            <w:vAlign w:val="center"/>
          </w:tcPr>
          <w:p w14:paraId="64E561EE" w14:textId="77777777" w:rsidR="00A93EE0" w:rsidRPr="00082F79" w:rsidRDefault="00A93EE0" w:rsidP="00655CB7">
            <w:pPr>
              <w:pStyle w:val="Tabel"/>
            </w:pPr>
            <w:r w:rsidRPr="00082F79">
              <w:t>70</w:t>
            </w:r>
          </w:p>
        </w:tc>
        <w:tc>
          <w:tcPr>
            <w:tcW w:w="1348" w:type="dxa"/>
            <w:vAlign w:val="center"/>
          </w:tcPr>
          <w:p w14:paraId="4EEACD4A" w14:textId="77777777" w:rsidR="00A93EE0" w:rsidRPr="00082F79" w:rsidRDefault="00A93EE0" w:rsidP="00655CB7">
            <w:pPr>
              <w:pStyle w:val="Tabel"/>
            </w:pPr>
            <w:r w:rsidRPr="00082F79">
              <w:t>Tepat</w:t>
            </w:r>
          </w:p>
        </w:tc>
      </w:tr>
      <w:tr w:rsidR="00A93EE0" w:rsidRPr="00082F79" w14:paraId="7365B3A2" w14:textId="77777777" w:rsidTr="00922B44">
        <w:trPr>
          <w:trHeight w:val="296"/>
          <w:jc w:val="center"/>
        </w:trPr>
        <w:tc>
          <w:tcPr>
            <w:tcW w:w="705" w:type="dxa"/>
            <w:vAlign w:val="center"/>
          </w:tcPr>
          <w:p w14:paraId="425159D6" w14:textId="77777777" w:rsidR="00A93EE0" w:rsidRPr="00082F79" w:rsidRDefault="00A93EE0" w:rsidP="00655CB7">
            <w:pPr>
              <w:pStyle w:val="Tabel"/>
            </w:pPr>
            <w:r w:rsidRPr="00082F79">
              <w:t>3</w:t>
            </w:r>
          </w:p>
        </w:tc>
        <w:tc>
          <w:tcPr>
            <w:tcW w:w="1347" w:type="dxa"/>
            <w:vAlign w:val="center"/>
          </w:tcPr>
          <w:p w14:paraId="45F04A8C" w14:textId="77777777" w:rsidR="00A93EE0" w:rsidRPr="00082F79" w:rsidRDefault="00A93EE0" w:rsidP="00655CB7">
            <w:pPr>
              <w:pStyle w:val="Tabel"/>
            </w:pPr>
            <w:r w:rsidRPr="00082F79">
              <w:t>50</w:t>
            </w:r>
          </w:p>
        </w:tc>
        <w:tc>
          <w:tcPr>
            <w:tcW w:w="1348" w:type="dxa"/>
            <w:vAlign w:val="center"/>
          </w:tcPr>
          <w:p w14:paraId="2E68B49A" w14:textId="77777777" w:rsidR="00A93EE0" w:rsidRPr="00082F79" w:rsidRDefault="00A93EE0" w:rsidP="00655CB7">
            <w:pPr>
              <w:pStyle w:val="Tabel"/>
            </w:pPr>
            <w:r w:rsidRPr="00082F79">
              <w:t>60</w:t>
            </w:r>
          </w:p>
        </w:tc>
        <w:tc>
          <w:tcPr>
            <w:tcW w:w="1348" w:type="dxa"/>
            <w:vAlign w:val="center"/>
          </w:tcPr>
          <w:p w14:paraId="01E54653" w14:textId="77777777" w:rsidR="00A93EE0" w:rsidRPr="00082F79" w:rsidRDefault="00A93EE0" w:rsidP="00655CB7">
            <w:pPr>
              <w:pStyle w:val="Tabel"/>
            </w:pPr>
            <w:r w:rsidRPr="00082F79">
              <w:t>80</w:t>
            </w:r>
          </w:p>
        </w:tc>
        <w:tc>
          <w:tcPr>
            <w:tcW w:w="1347" w:type="dxa"/>
            <w:vAlign w:val="center"/>
          </w:tcPr>
          <w:p w14:paraId="53C7917A" w14:textId="77777777" w:rsidR="00A93EE0" w:rsidRPr="00082F79" w:rsidRDefault="00A93EE0" w:rsidP="00655CB7">
            <w:pPr>
              <w:pStyle w:val="Tabel"/>
            </w:pPr>
            <w:r w:rsidRPr="00082F79">
              <w:t>60</w:t>
            </w:r>
          </w:p>
        </w:tc>
        <w:tc>
          <w:tcPr>
            <w:tcW w:w="1348" w:type="dxa"/>
            <w:vAlign w:val="center"/>
          </w:tcPr>
          <w:p w14:paraId="2A24DF6C" w14:textId="77777777" w:rsidR="00A93EE0" w:rsidRPr="00082F79" w:rsidRDefault="00A93EE0" w:rsidP="00655CB7">
            <w:pPr>
              <w:pStyle w:val="Tabel"/>
            </w:pPr>
            <w:r w:rsidRPr="00082F79">
              <w:t>80</w:t>
            </w:r>
          </w:p>
        </w:tc>
        <w:tc>
          <w:tcPr>
            <w:tcW w:w="1348" w:type="dxa"/>
            <w:vAlign w:val="center"/>
          </w:tcPr>
          <w:p w14:paraId="639C0481" w14:textId="77777777" w:rsidR="00A93EE0" w:rsidRPr="00082F79" w:rsidRDefault="00A93EE0" w:rsidP="00655CB7">
            <w:pPr>
              <w:pStyle w:val="Tabel"/>
            </w:pPr>
            <w:r w:rsidRPr="00082F79">
              <w:t>Terlambat</w:t>
            </w:r>
          </w:p>
        </w:tc>
      </w:tr>
      <w:tr w:rsidR="00A93EE0" w:rsidRPr="00082F79" w14:paraId="24212624" w14:textId="77777777" w:rsidTr="00922B44">
        <w:trPr>
          <w:trHeight w:val="296"/>
          <w:jc w:val="center"/>
        </w:trPr>
        <w:tc>
          <w:tcPr>
            <w:tcW w:w="705" w:type="dxa"/>
            <w:vAlign w:val="center"/>
          </w:tcPr>
          <w:p w14:paraId="1FA947D6" w14:textId="77777777" w:rsidR="00A93EE0" w:rsidRPr="00082F79" w:rsidRDefault="00A93EE0" w:rsidP="00655CB7">
            <w:pPr>
              <w:pStyle w:val="Tabel"/>
            </w:pPr>
            <w:r w:rsidRPr="00082F79">
              <w:t>4</w:t>
            </w:r>
          </w:p>
        </w:tc>
        <w:tc>
          <w:tcPr>
            <w:tcW w:w="1347" w:type="dxa"/>
            <w:vAlign w:val="center"/>
          </w:tcPr>
          <w:p w14:paraId="3C35AB7E" w14:textId="77777777" w:rsidR="00A93EE0" w:rsidRPr="00082F79" w:rsidRDefault="00A93EE0" w:rsidP="00655CB7">
            <w:pPr>
              <w:pStyle w:val="Tabel"/>
            </w:pPr>
            <w:r w:rsidRPr="00082F79">
              <w:t>80</w:t>
            </w:r>
          </w:p>
        </w:tc>
        <w:tc>
          <w:tcPr>
            <w:tcW w:w="1348" w:type="dxa"/>
            <w:vAlign w:val="center"/>
          </w:tcPr>
          <w:p w14:paraId="7200D6F0" w14:textId="77777777" w:rsidR="00A93EE0" w:rsidRPr="00082F79" w:rsidRDefault="00A93EE0" w:rsidP="00655CB7">
            <w:pPr>
              <w:pStyle w:val="Tabel"/>
            </w:pPr>
            <w:r w:rsidRPr="00082F79">
              <w:t>40</w:t>
            </w:r>
          </w:p>
        </w:tc>
        <w:tc>
          <w:tcPr>
            <w:tcW w:w="1348" w:type="dxa"/>
            <w:vAlign w:val="center"/>
          </w:tcPr>
          <w:p w14:paraId="2542B10C" w14:textId="77777777" w:rsidR="00A93EE0" w:rsidRPr="00082F79" w:rsidRDefault="00A93EE0" w:rsidP="00655CB7">
            <w:pPr>
              <w:pStyle w:val="Tabel"/>
            </w:pPr>
            <w:r w:rsidRPr="00082F79">
              <w:t>90</w:t>
            </w:r>
          </w:p>
        </w:tc>
        <w:tc>
          <w:tcPr>
            <w:tcW w:w="1347" w:type="dxa"/>
            <w:vAlign w:val="center"/>
          </w:tcPr>
          <w:p w14:paraId="0A8ED694" w14:textId="77777777" w:rsidR="00A93EE0" w:rsidRPr="00082F79" w:rsidRDefault="00A93EE0" w:rsidP="00655CB7">
            <w:pPr>
              <w:pStyle w:val="Tabel"/>
            </w:pPr>
            <w:r w:rsidRPr="00082F79">
              <w:t>90</w:t>
            </w:r>
          </w:p>
        </w:tc>
        <w:tc>
          <w:tcPr>
            <w:tcW w:w="1348" w:type="dxa"/>
            <w:vAlign w:val="center"/>
          </w:tcPr>
          <w:p w14:paraId="24CAAE9B" w14:textId="77777777" w:rsidR="00A93EE0" w:rsidRPr="00082F79" w:rsidRDefault="00A93EE0" w:rsidP="00655CB7">
            <w:pPr>
              <w:pStyle w:val="Tabel"/>
            </w:pPr>
            <w:r w:rsidRPr="00082F79">
              <w:t>60</w:t>
            </w:r>
          </w:p>
        </w:tc>
        <w:tc>
          <w:tcPr>
            <w:tcW w:w="1348" w:type="dxa"/>
            <w:vAlign w:val="center"/>
          </w:tcPr>
          <w:p w14:paraId="0E9924B0" w14:textId="77777777" w:rsidR="00A93EE0" w:rsidRPr="00082F79" w:rsidRDefault="00A93EE0" w:rsidP="00655CB7">
            <w:pPr>
              <w:pStyle w:val="Tabel"/>
            </w:pPr>
            <w:r w:rsidRPr="00082F79">
              <w:t>Terlambat</w:t>
            </w:r>
          </w:p>
        </w:tc>
      </w:tr>
      <w:tr w:rsidR="00A93EE0" w:rsidRPr="00082F79" w14:paraId="0BD4BB87" w14:textId="77777777" w:rsidTr="00922B44">
        <w:trPr>
          <w:trHeight w:val="297"/>
          <w:jc w:val="center"/>
        </w:trPr>
        <w:tc>
          <w:tcPr>
            <w:tcW w:w="705" w:type="dxa"/>
            <w:vAlign w:val="center"/>
          </w:tcPr>
          <w:p w14:paraId="26C10161" w14:textId="77777777" w:rsidR="00A93EE0" w:rsidRPr="00082F79" w:rsidRDefault="00A93EE0" w:rsidP="00655CB7">
            <w:pPr>
              <w:pStyle w:val="Tabel"/>
            </w:pPr>
            <w:r w:rsidRPr="00082F79">
              <w:t>5</w:t>
            </w:r>
          </w:p>
        </w:tc>
        <w:tc>
          <w:tcPr>
            <w:tcW w:w="1347" w:type="dxa"/>
            <w:vAlign w:val="center"/>
          </w:tcPr>
          <w:p w14:paraId="555EB8F5" w14:textId="77777777" w:rsidR="00A93EE0" w:rsidRPr="00082F79" w:rsidRDefault="00A93EE0" w:rsidP="00655CB7">
            <w:pPr>
              <w:pStyle w:val="Tabel"/>
            </w:pPr>
            <w:r w:rsidRPr="00082F79">
              <w:t>90</w:t>
            </w:r>
          </w:p>
        </w:tc>
        <w:tc>
          <w:tcPr>
            <w:tcW w:w="1348" w:type="dxa"/>
            <w:vAlign w:val="center"/>
          </w:tcPr>
          <w:p w14:paraId="2DEA7D3A" w14:textId="77777777" w:rsidR="00A93EE0" w:rsidRPr="00082F79" w:rsidRDefault="00A93EE0" w:rsidP="00655CB7">
            <w:pPr>
              <w:pStyle w:val="Tabel"/>
            </w:pPr>
            <w:r w:rsidRPr="00082F79">
              <w:t>89</w:t>
            </w:r>
          </w:p>
        </w:tc>
        <w:tc>
          <w:tcPr>
            <w:tcW w:w="1348" w:type="dxa"/>
            <w:vAlign w:val="center"/>
          </w:tcPr>
          <w:p w14:paraId="17D2D4F7" w14:textId="77777777" w:rsidR="00A93EE0" w:rsidRPr="00082F79" w:rsidRDefault="00A93EE0" w:rsidP="00655CB7">
            <w:pPr>
              <w:pStyle w:val="Tabel"/>
            </w:pPr>
            <w:r w:rsidRPr="00082F79">
              <w:t>76</w:t>
            </w:r>
          </w:p>
        </w:tc>
        <w:tc>
          <w:tcPr>
            <w:tcW w:w="1347" w:type="dxa"/>
            <w:vAlign w:val="center"/>
          </w:tcPr>
          <w:p w14:paraId="0E40D8BB" w14:textId="77777777" w:rsidR="00A93EE0" w:rsidRPr="00082F79" w:rsidRDefault="00A93EE0" w:rsidP="00655CB7">
            <w:pPr>
              <w:pStyle w:val="Tabel"/>
            </w:pPr>
            <w:r w:rsidRPr="00082F79">
              <w:t>66</w:t>
            </w:r>
          </w:p>
        </w:tc>
        <w:tc>
          <w:tcPr>
            <w:tcW w:w="1348" w:type="dxa"/>
            <w:vAlign w:val="center"/>
          </w:tcPr>
          <w:p w14:paraId="68C73EF8" w14:textId="77777777" w:rsidR="00A93EE0" w:rsidRPr="00082F79" w:rsidRDefault="00A93EE0" w:rsidP="00655CB7">
            <w:pPr>
              <w:pStyle w:val="Tabel"/>
            </w:pPr>
            <w:r w:rsidRPr="00082F79">
              <w:t>89</w:t>
            </w:r>
          </w:p>
        </w:tc>
        <w:tc>
          <w:tcPr>
            <w:tcW w:w="1348" w:type="dxa"/>
            <w:vAlign w:val="center"/>
          </w:tcPr>
          <w:p w14:paraId="3EC7A369" w14:textId="77777777" w:rsidR="00A93EE0" w:rsidRPr="00082F79" w:rsidRDefault="00A93EE0" w:rsidP="00655CB7">
            <w:pPr>
              <w:pStyle w:val="Tabel"/>
            </w:pPr>
            <w:r w:rsidRPr="00082F79">
              <w:t>Tepat</w:t>
            </w:r>
          </w:p>
        </w:tc>
      </w:tr>
      <w:tr w:rsidR="00A93EE0" w:rsidRPr="00082F79" w14:paraId="06E33F04" w14:textId="77777777" w:rsidTr="00922B44">
        <w:trPr>
          <w:trHeight w:val="296"/>
          <w:jc w:val="center"/>
        </w:trPr>
        <w:tc>
          <w:tcPr>
            <w:tcW w:w="705" w:type="dxa"/>
            <w:vAlign w:val="center"/>
          </w:tcPr>
          <w:p w14:paraId="7B2AEF59" w14:textId="77777777" w:rsidR="00A93EE0" w:rsidRPr="00082F79" w:rsidRDefault="00A93EE0" w:rsidP="00655CB7">
            <w:pPr>
              <w:pStyle w:val="Tabel"/>
            </w:pPr>
            <w:r w:rsidRPr="00082F79">
              <w:t>6</w:t>
            </w:r>
          </w:p>
        </w:tc>
        <w:tc>
          <w:tcPr>
            <w:tcW w:w="1347" w:type="dxa"/>
            <w:vAlign w:val="center"/>
          </w:tcPr>
          <w:p w14:paraId="392D2A36" w14:textId="77777777" w:rsidR="00A93EE0" w:rsidRPr="00082F79" w:rsidRDefault="00A93EE0" w:rsidP="00655CB7">
            <w:pPr>
              <w:pStyle w:val="Tabel"/>
            </w:pPr>
            <w:r w:rsidRPr="00082F79">
              <w:t>75</w:t>
            </w:r>
          </w:p>
        </w:tc>
        <w:tc>
          <w:tcPr>
            <w:tcW w:w="1348" w:type="dxa"/>
            <w:vAlign w:val="center"/>
          </w:tcPr>
          <w:p w14:paraId="14B91D48" w14:textId="77777777" w:rsidR="00A93EE0" w:rsidRPr="00082F79" w:rsidRDefault="00A93EE0" w:rsidP="00655CB7">
            <w:pPr>
              <w:pStyle w:val="Tabel"/>
            </w:pPr>
            <w:r w:rsidRPr="00082F79">
              <w:t>75</w:t>
            </w:r>
          </w:p>
        </w:tc>
        <w:tc>
          <w:tcPr>
            <w:tcW w:w="1348" w:type="dxa"/>
            <w:vAlign w:val="center"/>
          </w:tcPr>
          <w:p w14:paraId="1CA50775" w14:textId="77777777" w:rsidR="00A93EE0" w:rsidRPr="00082F79" w:rsidRDefault="00A93EE0" w:rsidP="00655CB7">
            <w:pPr>
              <w:pStyle w:val="Tabel"/>
            </w:pPr>
            <w:r w:rsidRPr="00082F79">
              <w:t>60</w:t>
            </w:r>
          </w:p>
        </w:tc>
        <w:tc>
          <w:tcPr>
            <w:tcW w:w="1347" w:type="dxa"/>
            <w:vAlign w:val="center"/>
          </w:tcPr>
          <w:p w14:paraId="021BE51B" w14:textId="77777777" w:rsidR="00A93EE0" w:rsidRPr="00082F79" w:rsidRDefault="00A93EE0" w:rsidP="00655CB7">
            <w:pPr>
              <w:pStyle w:val="Tabel"/>
            </w:pPr>
            <w:r w:rsidRPr="00082F79">
              <w:t>50</w:t>
            </w:r>
          </w:p>
        </w:tc>
        <w:tc>
          <w:tcPr>
            <w:tcW w:w="1348" w:type="dxa"/>
            <w:vAlign w:val="center"/>
          </w:tcPr>
          <w:p w14:paraId="0330E8DF" w14:textId="77777777" w:rsidR="00A93EE0" w:rsidRPr="00082F79" w:rsidRDefault="00A93EE0" w:rsidP="00655CB7">
            <w:pPr>
              <w:pStyle w:val="Tabel"/>
            </w:pPr>
            <w:r w:rsidRPr="00082F79">
              <w:t>99</w:t>
            </w:r>
          </w:p>
        </w:tc>
        <w:tc>
          <w:tcPr>
            <w:tcW w:w="1348" w:type="dxa"/>
            <w:vAlign w:val="center"/>
          </w:tcPr>
          <w:p w14:paraId="06625F00" w14:textId="77777777" w:rsidR="00A93EE0" w:rsidRPr="00082F79" w:rsidRDefault="00A93EE0" w:rsidP="00655CB7">
            <w:pPr>
              <w:pStyle w:val="Tabel"/>
            </w:pPr>
            <w:r w:rsidRPr="00082F79">
              <w:t>Tepat</w:t>
            </w:r>
          </w:p>
        </w:tc>
      </w:tr>
      <w:tr w:rsidR="00A93EE0" w:rsidRPr="00082F79" w14:paraId="5F9ABEFC" w14:textId="77777777" w:rsidTr="00922B44">
        <w:trPr>
          <w:trHeight w:val="296"/>
          <w:jc w:val="center"/>
        </w:trPr>
        <w:tc>
          <w:tcPr>
            <w:tcW w:w="705" w:type="dxa"/>
            <w:vAlign w:val="center"/>
          </w:tcPr>
          <w:p w14:paraId="56F53B42" w14:textId="77777777" w:rsidR="00A93EE0" w:rsidRPr="00082F79" w:rsidRDefault="00A93EE0" w:rsidP="00655CB7">
            <w:pPr>
              <w:pStyle w:val="Tabel"/>
            </w:pPr>
            <w:r w:rsidRPr="00082F79">
              <w:t>7</w:t>
            </w:r>
          </w:p>
        </w:tc>
        <w:tc>
          <w:tcPr>
            <w:tcW w:w="1347" w:type="dxa"/>
            <w:vAlign w:val="center"/>
          </w:tcPr>
          <w:p w14:paraId="18EF2596" w14:textId="77777777" w:rsidR="00A93EE0" w:rsidRPr="00082F79" w:rsidRDefault="00A93EE0" w:rsidP="00655CB7">
            <w:pPr>
              <w:pStyle w:val="Tabel"/>
            </w:pPr>
            <w:r w:rsidRPr="00082F79">
              <w:t>94</w:t>
            </w:r>
          </w:p>
        </w:tc>
        <w:tc>
          <w:tcPr>
            <w:tcW w:w="1348" w:type="dxa"/>
            <w:vAlign w:val="center"/>
          </w:tcPr>
          <w:p w14:paraId="2981BC1E" w14:textId="77777777" w:rsidR="00A93EE0" w:rsidRPr="00082F79" w:rsidRDefault="00A93EE0" w:rsidP="00655CB7">
            <w:pPr>
              <w:pStyle w:val="Tabel"/>
            </w:pPr>
            <w:r w:rsidRPr="00082F79">
              <w:t>69</w:t>
            </w:r>
          </w:p>
        </w:tc>
        <w:tc>
          <w:tcPr>
            <w:tcW w:w="1348" w:type="dxa"/>
            <w:vAlign w:val="center"/>
          </w:tcPr>
          <w:p w14:paraId="711A8F75" w14:textId="77777777" w:rsidR="00A93EE0" w:rsidRPr="00082F79" w:rsidRDefault="00A93EE0" w:rsidP="00655CB7">
            <w:pPr>
              <w:pStyle w:val="Tabel"/>
            </w:pPr>
            <w:r w:rsidRPr="00082F79">
              <w:t>71</w:t>
            </w:r>
          </w:p>
        </w:tc>
        <w:tc>
          <w:tcPr>
            <w:tcW w:w="1347" w:type="dxa"/>
            <w:vAlign w:val="center"/>
          </w:tcPr>
          <w:p w14:paraId="22FE5D10" w14:textId="77777777" w:rsidR="00A93EE0" w:rsidRPr="00082F79" w:rsidRDefault="00A93EE0" w:rsidP="00655CB7">
            <w:pPr>
              <w:pStyle w:val="Tabel"/>
            </w:pPr>
            <w:r w:rsidRPr="00082F79">
              <w:t>40</w:t>
            </w:r>
          </w:p>
        </w:tc>
        <w:tc>
          <w:tcPr>
            <w:tcW w:w="1348" w:type="dxa"/>
            <w:vAlign w:val="center"/>
          </w:tcPr>
          <w:p w14:paraId="1344F579" w14:textId="77777777" w:rsidR="00A93EE0" w:rsidRPr="00082F79" w:rsidRDefault="00A93EE0" w:rsidP="00655CB7">
            <w:pPr>
              <w:pStyle w:val="Tabel"/>
            </w:pPr>
            <w:r w:rsidRPr="00082F79">
              <w:t>78</w:t>
            </w:r>
          </w:p>
        </w:tc>
        <w:tc>
          <w:tcPr>
            <w:tcW w:w="1348" w:type="dxa"/>
            <w:vAlign w:val="center"/>
          </w:tcPr>
          <w:p w14:paraId="5789E172" w14:textId="77777777" w:rsidR="00A93EE0" w:rsidRPr="00082F79" w:rsidRDefault="00A93EE0" w:rsidP="00655CB7">
            <w:pPr>
              <w:pStyle w:val="Tabel"/>
            </w:pPr>
            <w:r w:rsidRPr="00082F79">
              <w:t>Tepat</w:t>
            </w:r>
          </w:p>
        </w:tc>
      </w:tr>
      <w:tr w:rsidR="00A93EE0" w:rsidRPr="00082F79" w14:paraId="1BF95AC3" w14:textId="77777777" w:rsidTr="00922B44">
        <w:trPr>
          <w:trHeight w:val="297"/>
          <w:jc w:val="center"/>
        </w:trPr>
        <w:tc>
          <w:tcPr>
            <w:tcW w:w="705" w:type="dxa"/>
            <w:vAlign w:val="center"/>
          </w:tcPr>
          <w:p w14:paraId="4E9DAAF4" w14:textId="77777777" w:rsidR="00A93EE0" w:rsidRPr="00082F79" w:rsidRDefault="00A93EE0" w:rsidP="00655CB7">
            <w:pPr>
              <w:pStyle w:val="Tabel"/>
            </w:pPr>
            <w:r w:rsidRPr="00082F79">
              <w:t>8</w:t>
            </w:r>
          </w:p>
        </w:tc>
        <w:tc>
          <w:tcPr>
            <w:tcW w:w="1347" w:type="dxa"/>
            <w:vAlign w:val="center"/>
          </w:tcPr>
          <w:p w14:paraId="11B43194" w14:textId="77777777" w:rsidR="00A93EE0" w:rsidRPr="00082F79" w:rsidRDefault="00A93EE0" w:rsidP="00655CB7">
            <w:pPr>
              <w:pStyle w:val="Tabel"/>
            </w:pPr>
            <w:r w:rsidRPr="00082F79">
              <w:t>71</w:t>
            </w:r>
          </w:p>
        </w:tc>
        <w:tc>
          <w:tcPr>
            <w:tcW w:w="1348" w:type="dxa"/>
            <w:vAlign w:val="center"/>
          </w:tcPr>
          <w:p w14:paraId="48DEB390" w14:textId="77777777" w:rsidR="00A93EE0" w:rsidRPr="00082F79" w:rsidRDefault="00A93EE0" w:rsidP="00655CB7">
            <w:pPr>
              <w:pStyle w:val="Tabel"/>
            </w:pPr>
            <w:r w:rsidRPr="00082F79">
              <w:t>70</w:t>
            </w:r>
          </w:p>
        </w:tc>
        <w:tc>
          <w:tcPr>
            <w:tcW w:w="1348" w:type="dxa"/>
            <w:vAlign w:val="center"/>
          </w:tcPr>
          <w:p w14:paraId="229B6904" w14:textId="77777777" w:rsidR="00A93EE0" w:rsidRPr="00082F79" w:rsidRDefault="00A93EE0" w:rsidP="00655CB7">
            <w:pPr>
              <w:pStyle w:val="Tabel"/>
            </w:pPr>
            <w:r w:rsidRPr="00082F79">
              <w:t>94</w:t>
            </w:r>
          </w:p>
        </w:tc>
        <w:tc>
          <w:tcPr>
            <w:tcW w:w="1347" w:type="dxa"/>
            <w:vAlign w:val="center"/>
          </w:tcPr>
          <w:p w14:paraId="3F187FCA" w14:textId="77777777" w:rsidR="00A93EE0" w:rsidRPr="00082F79" w:rsidRDefault="00A93EE0" w:rsidP="00655CB7">
            <w:pPr>
              <w:pStyle w:val="Tabel"/>
            </w:pPr>
            <w:r w:rsidRPr="00082F79">
              <w:t>99</w:t>
            </w:r>
          </w:p>
        </w:tc>
        <w:tc>
          <w:tcPr>
            <w:tcW w:w="1348" w:type="dxa"/>
            <w:vAlign w:val="center"/>
          </w:tcPr>
          <w:p w14:paraId="29EB5136" w14:textId="77777777" w:rsidR="00A93EE0" w:rsidRPr="00082F79" w:rsidRDefault="00A93EE0" w:rsidP="00655CB7">
            <w:pPr>
              <w:pStyle w:val="Tabel"/>
            </w:pPr>
            <w:r w:rsidRPr="00082F79">
              <w:t>96</w:t>
            </w:r>
          </w:p>
        </w:tc>
        <w:tc>
          <w:tcPr>
            <w:tcW w:w="1348" w:type="dxa"/>
            <w:vAlign w:val="center"/>
          </w:tcPr>
          <w:p w14:paraId="43973C84" w14:textId="77777777" w:rsidR="00A93EE0" w:rsidRPr="00082F79" w:rsidRDefault="00A93EE0" w:rsidP="00655CB7">
            <w:pPr>
              <w:pStyle w:val="Tabel"/>
            </w:pPr>
            <w:r w:rsidRPr="00082F79">
              <w:t>Tepat</w:t>
            </w:r>
          </w:p>
        </w:tc>
      </w:tr>
      <w:tr w:rsidR="00A93EE0" w:rsidRPr="00082F79" w14:paraId="123F68A6" w14:textId="77777777" w:rsidTr="00922B44">
        <w:trPr>
          <w:trHeight w:val="296"/>
          <w:jc w:val="center"/>
        </w:trPr>
        <w:tc>
          <w:tcPr>
            <w:tcW w:w="705" w:type="dxa"/>
            <w:vAlign w:val="center"/>
          </w:tcPr>
          <w:p w14:paraId="481BB744" w14:textId="77777777" w:rsidR="00A93EE0" w:rsidRPr="00082F79" w:rsidRDefault="00A93EE0" w:rsidP="00655CB7">
            <w:pPr>
              <w:pStyle w:val="Tabel"/>
            </w:pPr>
            <w:r w:rsidRPr="00082F79">
              <w:t>9</w:t>
            </w:r>
          </w:p>
        </w:tc>
        <w:tc>
          <w:tcPr>
            <w:tcW w:w="1347" w:type="dxa"/>
            <w:vAlign w:val="center"/>
          </w:tcPr>
          <w:p w14:paraId="6A529008" w14:textId="77777777" w:rsidR="00A93EE0" w:rsidRPr="00082F79" w:rsidRDefault="00A93EE0" w:rsidP="00655CB7">
            <w:pPr>
              <w:pStyle w:val="Tabel"/>
            </w:pPr>
            <w:r w:rsidRPr="00082F79">
              <w:t>85</w:t>
            </w:r>
          </w:p>
        </w:tc>
        <w:tc>
          <w:tcPr>
            <w:tcW w:w="1348" w:type="dxa"/>
            <w:vAlign w:val="center"/>
          </w:tcPr>
          <w:p w14:paraId="7C6C650F" w14:textId="77777777" w:rsidR="00A93EE0" w:rsidRPr="00082F79" w:rsidRDefault="00A93EE0" w:rsidP="00655CB7">
            <w:pPr>
              <w:pStyle w:val="Tabel"/>
            </w:pPr>
            <w:r w:rsidRPr="00082F79">
              <w:t>50</w:t>
            </w:r>
          </w:p>
        </w:tc>
        <w:tc>
          <w:tcPr>
            <w:tcW w:w="1348" w:type="dxa"/>
            <w:vAlign w:val="center"/>
          </w:tcPr>
          <w:p w14:paraId="656DEEB4" w14:textId="77777777" w:rsidR="00A93EE0" w:rsidRPr="00082F79" w:rsidRDefault="00A93EE0" w:rsidP="00655CB7">
            <w:pPr>
              <w:pStyle w:val="Tabel"/>
            </w:pPr>
            <w:r w:rsidRPr="00082F79">
              <w:t>50</w:t>
            </w:r>
          </w:p>
        </w:tc>
        <w:tc>
          <w:tcPr>
            <w:tcW w:w="1347" w:type="dxa"/>
            <w:vAlign w:val="center"/>
          </w:tcPr>
          <w:p w14:paraId="456B4BC7" w14:textId="77777777" w:rsidR="00A93EE0" w:rsidRPr="00082F79" w:rsidRDefault="00A93EE0" w:rsidP="00655CB7">
            <w:pPr>
              <w:pStyle w:val="Tabel"/>
            </w:pPr>
            <w:r w:rsidRPr="00082F79">
              <w:t>79</w:t>
            </w:r>
          </w:p>
        </w:tc>
        <w:tc>
          <w:tcPr>
            <w:tcW w:w="1348" w:type="dxa"/>
            <w:vAlign w:val="center"/>
          </w:tcPr>
          <w:p w14:paraId="4046E9B5" w14:textId="77777777" w:rsidR="00A93EE0" w:rsidRPr="00082F79" w:rsidRDefault="00A93EE0" w:rsidP="00655CB7">
            <w:pPr>
              <w:pStyle w:val="Tabel"/>
            </w:pPr>
            <w:r w:rsidRPr="00082F79">
              <w:t>77</w:t>
            </w:r>
          </w:p>
        </w:tc>
        <w:tc>
          <w:tcPr>
            <w:tcW w:w="1348" w:type="dxa"/>
            <w:vAlign w:val="center"/>
          </w:tcPr>
          <w:p w14:paraId="7B80AB7A" w14:textId="77777777" w:rsidR="00A93EE0" w:rsidRPr="00082F79" w:rsidRDefault="00A93EE0" w:rsidP="00655CB7">
            <w:pPr>
              <w:pStyle w:val="Tabel"/>
            </w:pPr>
            <w:r w:rsidRPr="00082F79">
              <w:t>Terlambat</w:t>
            </w:r>
          </w:p>
        </w:tc>
      </w:tr>
      <w:tr w:rsidR="00A93EE0" w:rsidRPr="00082F79" w14:paraId="226ACEE6" w14:textId="77777777" w:rsidTr="00922B44">
        <w:trPr>
          <w:trHeight w:val="297"/>
          <w:jc w:val="center"/>
        </w:trPr>
        <w:tc>
          <w:tcPr>
            <w:tcW w:w="705" w:type="dxa"/>
            <w:vAlign w:val="center"/>
          </w:tcPr>
          <w:p w14:paraId="259E6F90" w14:textId="77777777" w:rsidR="00A93EE0" w:rsidRPr="00082F79" w:rsidRDefault="00A93EE0" w:rsidP="00655CB7">
            <w:pPr>
              <w:pStyle w:val="Tabel"/>
            </w:pPr>
            <w:r w:rsidRPr="00082F79">
              <w:t>10</w:t>
            </w:r>
          </w:p>
        </w:tc>
        <w:tc>
          <w:tcPr>
            <w:tcW w:w="1347" w:type="dxa"/>
            <w:vAlign w:val="center"/>
          </w:tcPr>
          <w:p w14:paraId="4A2AB730" w14:textId="77777777" w:rsidR="00A93EE0" w:rsidRPr="00082F79" w:rsidRDefault="00A93EE0" w:rsidP="00655CB7">
            <w:pPr>
              <w:pStyle w:val="Tabel"/>
            </w:pPr>
            <w:r w:rsidRPr="00082F79">
              <w:t>79</w:t>
            </w:r>
          </w:p>
        </w:tc>
        <w:tc>
          <w:tcPr>
            <w:tcW w:w="1348" w:type="dxa"/>
            <w:vAlign w:val="center"/>
          </w:tcPr>
          <w:p w14:paraId="63C2780A" w14:textId="77777777" w:rsidR="00A93EE0" w:rsidRPr="00082F79" w:rsidRDefault="00A93EE0" w:rsidP="00655CB7">
            <w:pPr>
              <w:pStyle w:val="Tabel"/>
            </w:pPr>
            <w:r w:rsidRPr="00082F79">
              <w:t>99</w:t>
            </w:r>
          </w:p>
        </w:tc>
        <w:tc>
          <w:tcPr>
            <w:tcW w:w="1348" w:type="dxa"/>
            <w:vAlign w:val="center"/>
          </w:tcPr>
          <w:p w14:paraId="3683FC0A" w14:textId="77777777" w:rsidR="00A93EE0" w:rsidRPr="00082F79" w:rsidRDefault="00A93EE0" w:rsidP="00655CB7">
            <w:pPr>
              <w:pStyle w:val="Tabel"/>
            </w:pPr>
            <w:r w:rsidRPr="00082F79">
              <w:t>66</w:t>
            </w:r>
          </w:p>
        </w:tc>
        <w:tc>
          <w:tcPr>
            <w:tcW w:w="1347" w:type="dxa"/>
            <w:vAlign w:val="center"/>
          </w:tcPr>
          <w:p w14:paraId="0068CE66" w14:textId="77777777" w:rsidR="00A93EE0" w:rsidRPr="00082F79" w:rsidRDefault="00A93EE0" w:rsidP="00655CB7">
            <w:pPr>
              <w:pStyle w:val="Tabel"/>
            </w:pPr>
            <w:r w:rsidRPr="00082F79">
              <w:t>69</w:t>
            </w:r>
          </w:p>
        </w:tc>
        <w:tc>
          <w:tcPr>
            <w:tcW w:w="1348" w:type="dxa"/>
            <w:vAlign w:val="center"/>
          </w:tcPr>
          <w:p w14:paraId="4FC2CC76" w14:textId="77777777" w:rsidR="00A93EE0" w:rsidRPr="00082F79" w:rsidRDefault="00A93EE0" w:rsidP="00655CB7">
            <w:pPr>
              <w:pStyle w:val="Tabel"/>
            </w:pPr>
            <w:r w:rsidRPr="00082F79">
              <w:t>75</w:t>
            </w:r>
          </w:p>
        </w:tc>
        <w:tc>
          <w:tcPr>
            <w:tcW w:w="1348" w:type="dxa"/>
            <w:vAlign w:val="center"/>
          </w:tcPr>
          <w:p w14:paraId="7F2AA78D" w14:textId="77777777" w:rsidR="00A93EE0" w:rsidRPr="00082F79" w:rsidRDefault="00A93EE0" w:rsidP="00655CB7">
            <w:pPr>
              <w:pStyle w:val="Tabel"/>
            </w:pPr>
            <w:r w:rsidRPr="00082F79">
              <w:t>Tepat</w:t>
            </w:r>
          </w:p>
        </w:tc>
      </w:tr>
    </w:tbl>
    <w:p w14:paraId="34BF2B56" w14:textId="77777777" w:rsidR="00A93EE0" w:rsidRDefault="00A93EE0" w:rsidP="00A50EA5"/>
    <w:p w14:paraId="24EE58DC" w14:textId="77777777" w:rsidR="00A93EE0" w:rsidRDefault="00A93EE0" w:rsidP="00A50EA5">
      <w:r>
        <w:lastRenderedPageBreak/>
        <w:tab/>
        <w:t xml:space="preserve">Akan dicari untuk ketepatan waktu kelulusan mahasiswa dimana sebagai data uji, dengan menetapkan nilai </w:t>
      </w:r>
      <w:r>
        <w:rPr>
          <w:i/>
        </w:rPr>
        <w:t>k</w:t>
      </w:r>
      <w:r>
        <w:t xml:space="preserve"> = 5. Data uji yang dimasukkan dapat dilihat pada tabel 2.4-2:</w:t>
      </w:r>
    </w:p>
    <w:p w14:paraId="465C3B58" w14:textId="74A5524F" w:rsidR="00A87CCA" w:rsidRPr="00346C2D" w:rsidRDefault="00A87CCA" w:rsidP="00A50EA5">
      <w:pPr>
        <w:pStyle w:val="Caption"/>
        <w:rPr>
          <w:b w:val="0"/>
        </w:rPr>
      </w:pPr>
      <w:bookmarkStart w:id="33" w:name="_Toc529065822"/>
      <w:r>
        <w:t xml:space="preserve">Tabel </w:t>
      </w:r>
      <w:r w:rsidR="00B03653">
        <w:fldChar w:fldCharType="begin"/>
      </w:r>
      <w:r w:rsidR="00B03653">
        <w:instrText xml:space="preserve"> STYLEREF 2 \s </w:instrText>
      </w:r>
      <w:r w:rsidR="00B03653">
        <w:fldChar w:fldCharType="separate"/>
      </w:r>
      <w:r w:rsidR="00B03653">
        <w:rPr>
          <w:noProof/>
          <w:cs/>
        </w:rPr>
        <w:t>‎</w:t>
      </w:r>
      <w:r w:rsidR="00B03653">
        <w:rPr>
          <w:noProof/>
        </w:rPr>
        <w:t>2.4</w:t>
      </w:r>
      <w:r w:rsidR="00B03653">
        <w:fldChar w:fldCharType="end"/>
      </w:r>
      <w:r w:rsidR="00B03653">
        <w:noBreakHyphen/>
      </w:r>
      <w:r w:rsidR="00B03653">
        <w:fldChar w:fldCharType="begin"/>
      </w:r>
      <w:r w:rsidR="00B03653">
        <w:instrText xml:space="preserve"> SEQ Tabel \* ARABIC \s 2 </w:instrText>
      </w:r>
      <w:r w:rsidR="00B03653">
        <w:fldChar w:fldCharType="separate"/>
      </w:r>
      <w:r w:rsidR="00B03653">
        <w:rPr>
          <w:noProof/>
        </w:rPr>
        <w:t>2</w:t>
      </w:r>
      <w:r w:rsidR="00B03653">
        <w:fldChar w:fldCharType="end"/>
      </w:r>
      <w:r>
        <w:t xml:space="preserve"> </w:t>
      </w:r>
      <w:r w:rsidRPr="00346C2D">
        <w:rPr>
          <w:b w:val="0"/>
        </w:rPr>
        <w:t>Data Uji Kasus Algoritma kNN</w:t>
      </w:r>
      <w:bookmarkEnd w:id="33"/>
    </w:p>
    <w:tbl>
      <w:tblPr>
        <w:tblStyle w:val="TableGrid"/>
        <w:tblW w:w="0" w:type="auto"/>
        <w:jc w:val="center"/>
        <w:tblLook w:val="04A0" w:firstRow="1" w:lastRow="0" w:firstColumn="1" w:lastColumn="0" w:noHBand="0" w:noVBand="1"/>
      </w:tblPr>
      <w:tblGrid>
        <w:gridCol w:w="703"/>
        <w:gridCol w:w="1345"/>
        <w:gridCol w:w="1346"/>
        <w:gridCol w:w="1346"/>
        <w:gridCol w:w="1345"/>
        <w:gridCol w:w="1346"/>
        <w:gridCol w:w="1346"/>
      </w:tblGrid>
      <w:tr w:rsidR="00A87CCA" w:rsidRPr="007F0125" w14:paraId="174E7C8C" w14:textId="77777777" w:rsidTr="00A87CCA">
        <w:trPr>
          <w:jc w:val="center"/>
        </w:trPr>
        <w:tc>
          <w:tcPr>
            <w:tcW w:w="703" w:type="dxa"/>
            <w:shd w:val="clear" w:color="auto" w:fill="D0CECE" w:themeFill="background2" w:themeFillShade="E6"/>
            <w:vAlign w:val="center"/>
          </w:tcPr>
          <w:p w14:paraId="1C09060A" w14:textId="77777777" w:rsidR="00A87CCA" w:rsidRPr="007F0125" w:rsidRDefault="00A87CCA" w:rsidP="00655CB7">
            <w:pPr>
              <w:pStyle w:val="Tabel"/>
            </w:pPr>
            <w:r w:rsidRPr="007F0125">
              <w:t>Data</w:t>
            </w:r>
          </w:p>
        </w:tc>
        <w:tc>
          <w:tcPr>
            <w:tcW w:w="1345" w:type="dxa"/>
            <w:shd w:val="clear" w:color="auto" w:fill="D0CECE" w:themeFill="background2" w:themeFillShade="E6"/>
            <w:vAlign w:val="center"/>
          </w:tcPr>
          <w:p w14:paraId="21397E7C" w14:textId="77777777" w:rsidR="00A87CCA" w:rsidRPr="007F0125" w:rsidRDefault="00A87CCA" w:rsidP="00655CB7">
            <w:pPr>
              <w:pStyle w:val="Tabel"/>
            </w:pPr>
            <w:r w:rsidRPr="007F0125">
              <w:t>Matkul A</w:t>
            </w:r>
          </w:p>
        </w:tc>
        <w:tc>
          <w:tcPr>
            <w:tcW w:w="1346" w:type="dxa"/>
            <w:shd w:val="clear" w:color="auto" w:fill="D0CECE" w:themeFill="background2" w:themeFillShade="E6"/>
            <w:vAlign w:val="center"/>
          </w:tcPr>
          <w:p w14:paraId="35B62527" w14:textId="77777777" w:rsidR="00A87CCA" w:rsidRPr="007F0125" w:rsidRDefault="00A87CCA" w:rsidP="00655CB7">
            <w:pPr>
              <w:pStyle w:val="Tabel"/>
            </w:pPr>
            <w:r w:rsidRPr="007F0125">
              <w:t>Matkul B</w:t>
            </w:r>
          </w:p>
        </w:tc>
        <w:tc>
          <w:tcPr>
            <w:tcW w:w="1346" w:type="dxa"/>
            <w:shd w:val="clear" w:color="auto" w:fill="D0CECE" w:themeFill="background2" w:themeFillShade="E6"/>
            <w:vAlign w:val="center"/>
          </w:tcPr>
          <w:p w14:paraId="27BC154C" w14:textId="77777777" w:rsidR="00A87CCA" w:rsidRPr="007F0125" w:rsidRDefault="00A87CCA" w:rsidP="00655CB7">
            <w:pPr>
              <w:pStyle w:val="Tabel"/>
            </w:pPr>
            <w:r w:rsidRPr="007F0125">
              <w:t>Matkul C</w:t>
            </w:r>
          </w:p>
        </w:tc>
        <w:tc>
          <w:tcPr>
            <w:tcW w:w="1345" w:type="dxa"/>
            <w:shd w:val="clear" w:color="auto" w:fill="D0CECE" w:themeFill="background2" w:themeFillShade="E6"/>
            <w:vAlign w:val="center"/>
          </w:tcPr>
          <w:p w14:paraId="7589CD10" w14:textId="77777777" w:rsidR="00A87CCA" w:rsidRPr="007F0125" w:rsidRDefault="00A87CCA" w:rsidP="00655CB7">
            <w:pPr>
              <w:pStyle w:val="Tabel"/>
            </w:pPr>
            <w:r w:rsidRPr="007F0125">
              <w:t>Matkul D</w:t>
            </w:r>
          </w:p>
        </w:tc>
        <w:tc>
          <w:tcPr>
            <w:tcW w:w="1346" w:type="dxa"/>
            <w:shd w:val="clear" w:color="auto" w:fill="D0CECE" w:themeFill="background2" w:themeFillShade="E6"/>
            <w:vAlign w:val="center"/>
          </w:tcPr>
          <w:p w14:paraId="428CD174" w14:textId="77777777" w:rsidR="00A87CCA" w:rsidRPr="007F0125" w:rsidRDefault="00A87CCA" w:rsidP="00655CB7">
            <w:pPr>
              <w:pStyle w:val="Tabel"/>
            </w:pPr>
            <w:r w:rsidRPr="007F0125">
              <w:t>Matkul E</w:t>
            </w:r>
          </w:p>
        </w:tc>
        <w:tc>
          <w:tcPr>
            <w:tcW w:w="1346" w:type="dxa"/>
            <w:shd w:val="clear" w:color="auto" w:fill="D0CECE" w:themeFill="background2" w:themeFillShade="E6"/>
            <w:vAlign w:val="center"/>
          </w:tcPr>
          <w:p w14:paraId="2F4C25AF" w14:textId="77777777" w:rsidR="00A87CCA" w:rsidRPr="007F0125" w:rsidRDefault="00A87CCA" w:rsidP="00655CB7">
            <w:pPr>
              <w:pStyle w:val="Tabel"/>
            </w:pPr>
            <w:r w:rsidRPr="007F0125">
              <w:t>Kelulusan</w:t>
            </w:r>
          </w:p>
        </w:tc>
      </w:tr>
      <w:tr w:rsidR="00A87CCA" w:rsidRPr="007F0125" w14:paraId="36E53A51" w14:textId="77777777" w:rsidTr="00A87CCA">
        <w:trPr>
          <w:jc w:val="center"/>
        </w:trPr>
        <w:tc>
          <w:tcPr>
            <w:tcW w:w="703" w:type="dxa"/>
            <w:vAlign w:val="center"/>
          </w:tcPr>
          <w:p w14:paraId="390CD5C2" w14:textId="77777777" w:rsidR="00A87CCA" w:rsidRPr="007F0125" w:rsidRDefault="00A87CCA" w:rsidP="00655CB7">
            <w:pPr>
              <w:pStyle w:val="Tabel"/>
            </w:pPr>
            <w:r w:rsidRPr="007F0125">
              <w:t>11</w:t>
            </w:r>
          </w:p>
        </w:tc>
        <w:tc>
          <w:tcPr>
            <w:tcW w:w="1345" w:type="dxa"/>
            <w:vAlign w:val="center"/>
          </w:tcPr>
          <w:p w14:paraId="3C715795" w14:textId="77777777" w:rsidR="00A87CCA" w:rsidRPr="007F0125" w:rsidRDefault="00A87CCA" w:rsidP="00655CB7">
            <w:pPr>
              <w:pStyle w:val="Tabel"/>
            </w:pPr>
            <w:r w:rsidRPr="007F0125">
              <w:t>30</w:t>
            </w:r>
          </w:p>
        </w:tc>
        <w:tc>
          <w:tcPr>
            <w:tcW w:w="1346" w:type="dxa"/>
            <w:vAlign w:val="center"/>
          </w:tcPr>
          <w:p w14:paraId="6339BC61" w14:textId="77777777" w:rsidR="00A87CCA" w:rsidRPr="007F0125" w:rsidRDefault="00A87CCA" w:rsidP="00655CB7">
            <w:pPr>
              <w:pStyle w:val="Tabel"/>
            </w:pPr>
            <w:r w:rsidRPr="007F0125">
              <w:t>10</w:t>
            </w:r>
          </w:p>
        </w:tc>
        <w:tc>
          <w:tcPr>
            <w:tcW w:w="1346" w:type="dxa"/>
            <w:vAlign w:val="center"/>
          </w:tcPr>
          <w:p w14:paraId="38FCB97E" w14:textId="77777777" w:rsidR="00A87CCA" w:rsidRPr="007F0125" w:rsidRDefault="00A87CCA" w:rsidP="00655CB7">
            <w:pPr>
              <w:pStyle w:val="Tabel"/>
            </w:pPr>
            <w:r w:rsidRPr="007F0125">
              <w:t>90</w:t>
            </w:r>
          </w:p>
        </w:tc>
        <w:tc>
          <w:tcPr>
            <w:tcW w:w="1345" w:type="dxa"/>
            <w:vAlign w:val="center"/>
          </w:tcPr>
          <w:p w14:paraId="5264F1F6" w14:textId="77777777" w:rsidR="00A87CCA" w:rsidRPr="007F0125" w:rsidRDefault="00A87CCA" w:rsidP="00655CB7">
            <w:pPr>
              <w:pStyle w:val="Tabel"/>
            </w:pPr>
            <w:r w:rsidRPr="007F0125">
              <w:t>60</w:t>
            </w:r>
          </w:p>
        </w:tc>
        <w:tc>
          <w:tcPr>
            <w:tcW w:w="1346" w:type="dxa"/>
            <w:vAlign w:val="center"/>
          </w:tcPr>
          <w:p w14:paraId="05A34662" w14:textId="77777777" w:rsidR="00A87CCA" w:rsidRPr="007F0125" w:rsidRDefault="00A87CCA" w:rsidP="00655CB7">
            <w:pPr>
              <w:pStyle w:val="Tabel"/>
            </w:pPr>
            <w:r w:rsidRPr="007F0125">
              <w:t>80</w:t>
            </w:r>
          </w:p>
        </w:tc>
        <w:tc>
          <w:tcPr>
            <w:tcW w:w="1346" w:type="dxa"/>
            <w:vAlign w:val="center"/>
          </w:tcPr>
          <w:p w14:paraId="63CFD32C" w14:textId="77777777" w:rsidR="00A87CCA" w:rsidRPr="007F0125" w:rsidRDefault="00A87CCA" w:rsidP="00655CB7">
            <w:pPr>
              <w:pStyle w:val="Tabel"/>
            </w:pPr>
            <w:r w:rsidRPr="007F0125">
              <w:t>?</w:t>
            </w:r>
          </w:p>
        </w:tc>
      </w:tr>
    </w:tbl>
    <w:p w14:paraId="7D1285E6" w14:textId="77777777" w:rsidR="00A87CCA" w:rsidRPr="00655CB7" w:rsidRDefault="00A87CCA" w:rsidP="00655CB7">
      <w:r w:rsidRPr="00655CB7">
        <w:t>Melakukan perhitungan jarak Euclidean (Query Instance) data uji dengan menggunakan persamaan 2.4-1:</w:t>
      </w:r>
    </w:p>
    <w:p w14:paraId="7FE47015" w14:textId="2868C193" w:rsidR="00D642EC" w:rsidRPr="00D642EC" w:rsidRDefault="00D642EC" w:rsidP="00A50EA5">
      <w:pPr>
        <w:pStyle w:val="ListParagraph"/>
        <w:numPr>
          <w:ilvl w:val="0"/>
          <w:numId w:val="21"/>
        </w:numPr>
      </w:pPr>
      <w:r>
        <w:t>Menghitung selisih nilai dari data uji terhadap setiap data latih yang ada. Hasil perhitungan pada tabel 2.4-3.</w:t>
      </w:r>
    </w:p>
    <w:p w14:paraId="41CEA12F" w14:textId="0004D4D6" w:rsidR="00D642EC" w:rsidRPr="00346C2D" w:rsidRDefault="00D642EC" w:rsidP="00A50EA5">
      <w:pPr>
        <w:pStyle w:val="Caption"/>
        <w:rPr>
          <w:b w:val="0"/>
          <w:bCs/>
        </w:rPr>
      </w:pPr>
      <w:bookmarkStart w:id="34" w:name="_Toc529065823"/>
      <w:r>
        <w:t xml:space="preserve">Tabel </w:t>
      </w:r>
      <w:r w:rsidR="00B03653">
        <w:fldChar w:fldCharType="begin"/>
      </w:r>
      <w:r w:rsidR="00B03653">
        <w:instrText xml:space="preserve"> STYLEREF 2 \s </w:instrText>
      </w:r>
      <w:r w:rsidR="00B03653">
        <w:fldChar w:fldCharType="separate"/>
      </w:r>
      <w:r w:rsidR="00B03653">
        <w:rPr>
          <w:noProof/>
          <w:cs/>
        </w:rPr>
        <w:t>‎</w:t>
      </w:r>
      <w:r w:rsidR="00B03653">
        <w:rPr>
          <w:noProof/>
        </w:rPr>
        <w:t>2.4</w:t>
      </w:r>
      <w:r w:rsidR="00B03653">
        <w:fldChar w:fldCharType="end"/>
      </w:r>
      <w:r w:rsidR="00B03653">
        <w:noBreakHyphen/>
      </w:r>
      <w:r w:rsidR="00B03653">
        <w:fldChar w:fldCharType="begin"/>
      </w:r>
      <w:r w:rsidR="00B03653">
        <w:instrText xml:space="preserve"> SEQ Tabel \* ARABIC \s 2 </w:instrText>
      </w:r>
      <w:r w:rsidR="00B03653">
        <w:fldChar w:fldCharType="separate"/>
      </w:r>
      <w:r w:rsidR="00B03653">
        <w:rPr>
          <w:noProof/>
        </w:rPr>
        <w:t>3</w:t>
      </w:r>
      <w:r w:rsidR="00B03653">
        <w:fldChar w:fldCharType="end"/>
      </w:r>
      <w:r>
        <w:t xml:space="preserve"> </w:t>
      </w:r>
      <w:r w:rsidRPr="00346C2D">
        <w:rPr>
          <w:b w:val="0"/>
          <w:bCs/>
        </w:rPr>
        <w:t>Perhitungan Selisih Nilai Data Latih dengan Data Uji</w:t>
      </w:r>
      <w:bookmarkEnd w:id="34"/>
    </w:p>
    <w:tbl>
      <w:tblPr>
        <w:tblStyle w:val="TableGrid"/>
        <w:tblW w:w="0" w:type="auto"/>
        <w:jc w:val="center"/>
        <w:tblLook w:val="04A0" w:firstRow="1" w:lastRow="0" w:firstColumn="1" w:lastColumn="0" w:noHBand="0" w:noVBand="1"/>
      </w:tblPr>
      <w:tblGrid>
        <w:gridCol w:w="671"/>
        <w:gridCol w:w="1347"/>
        <w:gridCol w:w="1349"/>
        <w:gridCol w:w="1349"/>
        <w:gridCol w:w="1349"/>
        <w:gridCol w:w="1349"/>
        <w:gridCol w:w="1363"/>
      </w:tblGrid>
      <w:tr w:rsidR="00D642EC" w:rsidRPr="007F0125" w14:paraId="658CA577" w14:textId="77777777" w:rsidTr="00D642EC">
        <w:trPr>
          <w:jc w:val="center"/>
        </w:trPr>
        <w:tc>
          <w:tcPr>
            <w:tcW w:w="628" w:type="dxa"/>
            <w:shd w:val="clear" w:color="auto" w:fill="D0CECE" w:themeFill="background2" w:themeFillShade="E6"/>
            <w:vAlign w:val="center"/>
          </w:tcPr>
          <w:p w14:paraId="79ACE08B" w14:textId="77777777" w:rsidR="00D642EC" w:rsidRPr="007F0125" w:rsidRDefault="00D642EC" w:rsidP="00655CB7">
            <w:pPr>
              <w:pStyle w:val="Tabel"/>
            </w:pPr>
            <w:r w:rsidRPr="007F0125">
              <w:t>Data</w:t>
            </w:r>
          </w:p>
        </w:tc>
        <w:tc>
          <w:tcPr>
            <w:tcW w:w="1355" w:type="dxa"/>
            <w:shd w:val="clear" w:color="auto" w:fill="D0CECE" w:themeFill="background2" w:themeFillShade="E6"/>
            <w:vAlign w:val="center"/>
          </w:tcPr>
          <w:p w14:paraId="782F2BB4" w14:textId="77777777" w:rsidR="00D642EC" w:rsidRPr="007F0125" w:rsidRDefault="00D642EC" w:rsidP="00655CB7">
            <w:pPr>
              <w:pStyle w:val="Tabel"/>
            </w:pPr>
            <w:r w:rsidRPr="007F0125">
              <w:t>Matkul A</w:t>
            </w:r>
          </w:p>
        </w:tc>
        <w:tc>
          <w:tcPr>
            <w:tcW w:w="1357" w:type="dxa"/>
            <w:shd w:val="clear" w:color="auto" w:fill="D0CECE" w:themeFill="background2" w:themeFillShade="E6"/>
            <w:vAlign w:val="center"/>
          </w:tcPr>
          <w:p w14:paraId="44AC984B" w14:textId="77777777" w:rsidR="00D642EC" w:rsidRPr="007F0125" w:rsidRDefault="00D642EC" w:rsidP="00655CB7">
            <w:pPr>
              <w:pStyle w:val="Tabel"/>
            </w:pPr>
            <w:r w:rsidRPr="007F0125">
              <w:t>Matkul B</w:t>
            </w:r>
          </w:p>
        </w:tc>
        <w:tc>
          <w:tcPr>
            <w:tcW w:w="1357" w:type="dxa"/>
            <w:shd w:val="clear" w:color="auto" w:fill="D0CECE" w:themeFill="background2" w:themeFillShade="E6"/>
            <w:vAlign w:val="center"/>
          </w:tcPr>
          <w:p w14:paraId="2C5B517C" w14:textId="77777777" w:rsidR="00D642EC" w:rsidRPr="007F0125" w:rsidRDefault="00D642EC" w:rsidP="00655CB7">
            <w:pPr>
              <w:pStyle w:val="Tabel"/>
            </w:pPr>
            <w:r w:rsidRPr="007F0125">
              <w:t>Matkul C</w:t>
            </w:r>
          </w:p>
        </w:tc>
        <w:tc>
          <w:tcPr>
            <w:tcW w:w="1357" w:type="dxa"/>
            <w:shd w:val="clear" w:color="auto" w:fill="D0CECE" w:themeFill="background2" w:themeFillShade="E6"/>
            <w:vAlign w:val="center"/>
          </w:tcPr>
          <w:p w14:paraId="4651CC87" w14:textId="77777777" w:rsidR="00D642EC" w:rsidRPr="007F0125" w:rsidRDefault="00D642EC" w:rsidP="00655CB7">
            <w:pPr>
              <w:pStyle w:val="Tabel"/>
            </w:pPr>
            <w:r w:rsidRPr="007F0125">
              <w:t>Matkul D</w:t>
            </w:r>
          </w:p>
        </w:tc>
        <w:tc>
          <w:tcPr>
            <w:tcW w:w="1357" w:type="dxa"/>
            <w:shd w:val="clear" w:color="auto" w:fill="D0CECE" w:themeFill="background2" w:themeFillShade="E6"/>
            <w:vAlign w:val="center"/>
          </w:tcPr>
          <w:p w14:paraId="4B201FA6" w14:textId="77777777" w:rsidR="00D642EC" w:rsidRPr="007F0125" w:rsidRDefault="00D642EC" w:rsidP="00655CB7">
            <w:pPr>
              <w:pStyle w:val="Tabel"/>
            </w:pPr>
            <w:r w:rsidRPr="007F0125">
              <w:t>Matkul E</w:t>
            </w:r>
          </w:p>
        </w:tc>
        <w:tc>
          <w:tcPr>
            <w:tcW w:w="1366" w:type="dxa"/>
            <w:shd w:val="clear" w:color="auto" w:fill="D0CECE" w:themeFill="background2" w:themeFillShade="E6"/>
            <w:vAlign w:val="center"/>
          </w:tcPr>
          <w:p w14:paraId="2A6AFD85" w14:textId="77777777" w:rsidR="00D642EC" w:rsidRPr="007F0125" w:rsidRDefault="00D642EC" w:rsidP="00655CB7">
            <w:pPr>
              <w:pStyle w:val="Tabel"/>
            </w:pPr>
            <w:r w:rsidRPr="007F0125">
              <w:t>Kelulusan</w:t>
            </w:r>
          </w:p>
        </w:tc>
      </w:tr>
      <w:tr w:rsidR="00D642EC" w:rsidRPr="007F0125" w14:paraId="174BE61F" w14:textId="77777777" w:rsidTr="00D642EC">
        <w:trPr>
          <w:jc w:val="center"/>
        </w:trPr>
        <w:tc>
          <w:tcPr>
            <w:tcW w:w="628" w:type="dxa"/>
            <w:vAlign w:val="center"/>
          </w:tcPr>
          <w:p w14:paraId="5FB4B160" w14:textId="77777777" w:rsidR="00D642EC" w:rsidRPr="007F0125" w:rsidRDefault="00D642EC" w:rsidP="00655CB7">
            <w:pPr>
              <w:pStyle w:val="Tabel"/>
            </w:pPr>
            <w:r w:rsidRPr="007F0125">
              <w:t>1</w:t>
            </w:r>
          </w:p>
        </w:tc>
        <w:tc>
          <w:tcPr>
            <w:tcW w:w="1355" w:type="dxa"/>
            <w:vAlign w:val="center"/>
          </w:tcPr>
          <w:p w14:paraId="3205A656" w14:textId="77777777" w:rsidR="00D642EC" w:rsidRPr="007F0125" w:rsidRDefault="00D642EC" w:rsidP="00655CB7">
            <w:pPr>
              <w:pStyle w:val="Tabel"/>
            </w:pPr>
            <w:r w:rsidRPr="007F0125">
              <w:t>60-30=30</w:t>
            </w:r>
          </w:p>
        </w:tc>
        <w:tc>
          <w:tcPr>
            <w:tcW w:w="1357" w:type="dxa"/>
            <w:vAlign w:val="center"/>
          </w:tcPr>
          <w:p w14:paraId="1DCB11C1" w14:textId="77777777" w:rsidR="00D642EC" w:rsidRPr="007F0125" w:rsidRDefault="00D642EC" w:rsidP="00655CB7">
            <w:pPr>
              <w:pStyle w:val="Tabel"/>
            </w:pPr>
            <w:r w:rsidRPr="007F0125">
              <w:t>80-10=70</w:t>
            </w:r>
          </w:p>
        </w:tc>
        <w:tc>
          <w:tcPr>
            <w:tcW w:w="1357" w:type="dxa"/>
            <w:vAlign w:val="center"/>
          </w:tcPr>
          <w:p w14:paraId="1274CACB" w14:textId="77777777" w:rsidR="00D642EC" w:rsidRPr="007F0125" w:rsidRDefault="00D642EC" w:rsidP="00655CB7">
            <w:pPr>
              <w:pStyle w:val="Tabel"/>
            </w:pPr>
            <w:r w:rsidRPr="007F0125">
              <w:t>70-90=-20</w:t>
            </w:r>
          </w:p>
        </w:tc>
        <w:tc>
          <w:tcPr>
            <w:tcW w:w="1357" w:type="dxa"/>
            <w:vAlign w:val="center"/>
          </w:tcPr>
          <w:p w14:paraId="259491A2" w14:textId="77777777" w:rsidR="00D642EC" w:rsidRPr="007F0125" w:rsidRDefault="00D642EC" w:rsidP="00655CB7">
            <w:pPr>
              <w:pStyle w:val="Tabel"/>
            </w:pPr>
            <w:r w:rsidRPr="007F0125">
              <w:t>80-60=20</w:t>
            </w:r>
          </w:p>
        </w:tc>
        <w:tc>
          <w:tcPr>
            <w:tcW w:w="1357" w:type="dxa"/>
            <w:vAlign w:val="center"/>
          </w:tcPr>
          <w:p w14:paraId="4FA3BD0E" w14:textId="77777777" w:rsidR="00D642EC" w:rsidRPr="007F0125" w:rsidRDefault="00D642EC" w:rsidP="00655CB7">
            <w:pPr>
              <w:pStyle w:val="Tabel"/>
            </w:pPr>
            <w:r w:rsidRPr="007F0125">
              <w:t>90-80=10</w:t>
            </w:r>
          </w:p>
        </w:tc>
        <w:tc>
          <w:tcPr>
            <w:tcW w:w="1366" w:type="dxa"/>
            <w:vAlign w:val="center"/>
          </w:tcPr>
          <w:p w14:paraId="5798ADAF" w14:textId="77777777" w:rsidR="00D642EC" w:rsidRPr="007F0125" w:rsidRDefault="00D642EC" w:rsidP="00655CB7">
            <w:pPr>
              <w:pStyle w:val="Tabel"/>
            </w:pPr>
            <w:r w:rsidRPr="007F0125">
              <w:t>Tepat</w:t>
            </w:r>
          </w:p>
        </w:tc>
      </w:tr>
      <w:tr w:rsidR="00D642EC" w:rsidRPr="007F0125" w14:paraId="2CA27C12" w14:textId="77777777" w:rsidTr="00D642EC">
        <w:trPr>
          <w:jc w:val="center"/>
        </w:trPr>
        <w:tc>
          <w:tcPr>
            <w:tcW w:w="628" w:type="dxa"/>
            <w:vAlign w:val="center"/>
          </w:tcPr>
          <w:p w14:paraId="55C7FB0B" w14:textId="77777777" w:rsidR="00D642EC" w:rsidRPr="007F0125" w:rsidRDefault="00D642EC" w:rsidP="00655CB7">
            <w:pPr>
              <w:pStyle w:val="Tabel"/>
            </w:pPr>
            <w:r w:rsidRPr="007F0125">
              <w:t>2</w:t>
            </w:r>
          </w:p>
        </w:tc>
        <w:tc>
          <w:tcPr>
            <w:tcW w:w="1355" w:type="dxa"/>
            <w:vAlign w:val="center"/>
          </w:tcPr>
          <w:p w14:paraId="73F6AF48" w14:textId="77777777" w:rsidR="00D642EC" w:rsidRPr="007F0125" w:rsidRDefault="00D642EC" w:rsidP="00655CB7">
            <w:pPr>
              <w:pStyle w:val="Tabel"/>
            </w:pPr>
            <w:r w:rsidRPr="007F0125">
              <w:t>70-30=40</w:t>
            </w:r>
          </w:p>
        </w:tc>
        <w:tc>
          <w:tcPr>
            <w:tcW w:w="1357" w:type="dxa"/>
            <w:vAlign w:val="center"/>
          </w:tcPr>
          <w:p w14:paraId="59AF58A3" w14:textId="77777777" w:rsidR="00D642EC" w:rsidRPr="007F0125" w:rsidRDefault="00D642EC" w:rsidP="00655CB7">
            <w:pPr>
              <w:pStyle w:val="Tabel"/>
            </w:pPr>
            <w:r w:rsidRPr="007F0125">
              <w:t>90-10=80</w:t>
            </w:r>
          </w:p>
        </w:tc>
        <w:tc>
          <w:tcPr>
            <w:tcW w:w="1357" w:type="dxa"/>
            <w:vAlign w:val="center"/>
          </w:tcPr>
          <w:p w14:paraId="36E84C3E" w14:textId="77777777" w:rsidR="00D642EC" w:rsidRPr="007F0125" w:rsidRDefault="00D642EC" w:rsidP="00655CB7">
            <w:pPr>
              <w:pStyle w:val="Tabel"/>
            </w:pPr>
            <w:r w:rsidRPr="007F0125">
              <w:t>50-90=-40</w:t>
            </w:r>
          </w:p>
        </w:tc>
        <w:tc>
          <w:tcPr>
            <w:tcW w:w="1357" w:type="dxa"/>
            <w:vAlign w:val="center"/>
          </w:tcPr>
          <w:p w14:paraId="08C1B700" w14:textId="77777777" w:rsidR="00D642EC" w:rsidRPr="007F0125" w:rsidRDefault="00D642EC" w:rsidP="00655CB7">
            <w:pPr>
              <w:pStyle w:val="Tabel"/>
            </w:pPr>
            <w:r w:rsidRPr="007F0125">
              <w:t>70-60=10</w:t>
            </w:r>
          </w:p>
        </w:tc>
        <w:tc>
          <w:tcPr>
            <w:tcW w:w="1357" w:type="dxa"/>
            <w:vAlign w:val="center"/>
          </w:tcPr>
          <w:p w14:paraId="0A9631A0" w14:textId="77777777" w:rsidR="00D642EC" w:rsidRPr="007F0125" w:rsidRDefault="00D642EC" w:rsidP="00655CB7">
            <w:pPr>
              <w:pStyle w:val="Tabel"/>
            </w:pPr>
            <w:r w:rsidRPr="007F0125">
              <w:t>70-80=-10</w:t>
            </w:r>
          </w:p>
        </w:tc>
        <w:tc>
          <w:tcPr>
            <w:tcW w:w="1366" w:type="dxa"/>
            <w:vAlign w:val="center"/>
          </w:tcPr>
          <w:p w14:paraId="3EFA8A90" w14:textId="77777777" w:rsidR="00D642EC" w:rsidRPr="007F0125" w:rsidRDefault="00D642EC" w:rsidP="00655CB7">
            <w:pPr>
              <w:pStyle w:val="Tabel"/>
            </w:pPr>
            <w:r w:rsidRPr="007F0125">
              <w:t>Tepat</w:t>
            </w:r>
          </w:p>
        </w:tc>
      </w:tr>
      <w:tr w:rsidR="00D642EC" w:rsidRPr="007F0125" w14:paraId="479D060A" w14:textId="77777777" w:rsidTr="00D642EC">
        <w:trPr>
          <w:jc w:val="center"/>
        </w:trPr>
        <w:tc>
          <w:tcPr>
            <w:tcW w:w="628" w:type="dxa"/>
            <w:vAlign w:val="center"/>
          </w:tcPr>
          <w:p w14:paraId="707E9C7F" w14:textId="77777777" w:rsidR="00D642EC" w:rsidRPr="007F0125" w:rsidRDefault="00D642EC" w:rsidP="00655CB7">
            <w:pPr>
              <w:pStyle w:val="Tabel"/>
            </w:pPr>
            <w:r w:rsidRPr="007F0125">
              <w:t>3</w:t>
            </w:r>
          </w:p>
        </w:tc>
        <w:tc>
          <w:tcPr>
            <w:tcW w:w="1355" w:type="dxa"/>
            <w:vAlign w:val="center"/>
          </w:tcPr>
          <w:p w14:paraId="4446ABCC" w14:textId="77777777" w:rsidR="00D642EC" w:rsidRPr="007F0125" w:rsidRDefault="00D642EC" w:rsidP="00655CB7">
            <w:pPr>
              <w:pStyle w:val="Tabel"/>
            </w:pPr>
            <w:r w:rsidRPr="007F0125">
              <w:t>50-30=20</w:t>
            </w:r>
          </w:p>
        </w:tc>
        <w:tc>
          <w:tcPr>
            <w:tcW w:w="1357" w:type="dxa"/>
            <w:vAlign w:val="center"/>
          </w:tcPr>
          <w:p w14:paraId="66398E18" w14:textId="77777777" w:rsidR="00D642EC" w:rsidRPr="007F0125" w:rsidRDefault="00D642EC" w:rsidP="00655CB7">
            <w:pPr>
              <w:pStyle w:val="Tabel"/>
            </w:pPr>
            <w:r w:rsidRPr="007F0125">
              <w:t>60-10=50</w:t>
            </w:r>
          </w:p>
        </w:tc>
        <w:tc>
          <w:tcPr>
            <w:tcW w:w="1357" w:type="dxa"/>
            <w:vAlign w:val="center"/>
          </w:tcPr>
          <w:p w14:paraId="490D1884" w14:textId="77777777" w:rsidR="00D642EC" w:rsidRPr="007F0125" w:rsidRDefault="00D642EC" w:rsidP="00655CB7">
            <w:pPr>
              <w:pStyle w:val="Tabel"/>
            </w:pPr>
            <w:r w:rsidRPr="007F0125">
              <w:t>80-90=-10</w:t>
            </w:r>
          </w:p>
        </w:tc>
        <w:tc>
          <w:tcPr>
            <w:tcW w:w="1357" w:type="dxa"/>
            <w:vAlign w:val="center"/>
          </w:tcPr>
          <w:p w14:paraId="16726C14" w14:textId="77777777" w:rsidR="00D642EC" w:rsidRPr="007F0125" w:rsidRDefault="00D642EC" w:rsidP="00655CB7">
            <w:pPr>
              <w:pStyle w:val="Tabel"/>
            </w:pPr>
            <w:r w:rsidRPr="007F0125">
              <w:t>60-60=0</w:t>
            </w:r>
          </w:p>
        </w:tc>
        <w:tc>
          <w:tcPr>
            <w:tcW w:w="1357" w:type="dxa"/>
            <w:vAlign w:val="center"/>
          </w:tcPr>
          <w:p w14:paraId="3EA8F2DD" w14:textId="77777777" w:rsidR="00D642EC" w:rsidRPr="007F0125" w:rsidRDefault="00D642EC" w:rsidP="00655CB7">
            <w:pPr>
              <w:pStyle w:val="Tabel"/>
            </w:pPr>
            <w:r w:rsidRPr="007F0125">
              <w:t>80-80=0</w:t>
            </w:r>
          </w:p>
        </w:tc>
        <w:tc>
          <w:tcPr>
            <w:tcW w:w="1366" w:type="dxa"/>
            <w:vAlign w:val="center"/>
          </w:tcPr>
          <w:p w14:paraId="7279D994" w14:textId="77777777" w:rsidR="00D642EC" w:rsidRPr="007F0125" w:rsidRDefault="00D642EC" w:rsidP="00655CB7">
            <w:pPr>
              <w:pStyle w:val="Tabel"/>
            </w:pPr>
            <w:r w:rsidRPr="007F0125">
              <w:t>Terlambat</w:t>
            </w:r>
          </w:p>
        </w:tc>
      </w:tr>
      <w:tr w:rsidR="00D642EC" w:rsidRPr="007F0125" w14:paraId="1D460AD1" w14:textId="77777777" w:rsidTr="00D642EC">
        <w:trPr>
          <w:jc w:val="center"/>
        </w:trPr>
        <w:tc>
          <w:tcPr>
            <w:tcW w:w="628" w:type="dxa"/>
            <w:vAlign w:val="center"/>
          </w:tcPr>
          <w:p w14:paraId="6DFD9076" w14:textId="77777777" w:rsidR="00D642EC" w:rsidRPr="007F0125" w:rsidRDefault="00D642EC" w:rsidP="00655CB7">
            <w:pPr>
              <w:pStyle w:val="Tabel"/>
            </w:pPr>
            <w:r w:rsidRPr="007F0125">
              <w:t>4</w:t>
            </w:r>
          </w:p>
        </w:tc>
        <w:tc>
          <w:tcPr>
            <w:tcW w:w="1355" w:type="dxa"/>
            <w:vAlign w:val="center"/>
          </w:tcPr>
          <w:p w14:paraId="339BEF1C" w14:textId="77777777" w:rsidR="00D642EC" w:rsidRPr="007F0125" w:rsidRDefault="00D642EC" w:rsidP="00655CB7">
            <w:pPr>
              <w:pStyle w:val="Tabel"/>
            </w:pPr>
            <w:r w:rsidRPr="007F0125">
              <w:t>80-30=50</w:t>
            </w:r>
          </w:p>
        </w:tc>
        <w:tc>
          <w:tcPr>
            <w:tcW w:w="1357" w:type="dxa"/>
            <w:vAlign w:val="center"/>
          </w:tcPr>
          <w:p w14:paraId="0030E2E9" w14:textId="77777777" w:rsidR="00D642EC" w:rsidRPr="007F0125" w:rsidRDefault="00D642EC" w:rsidP="00655CB7">
            <w:pPr>
              <w:pStyle w:val="Tabel"/>
            </w:pPr>
            <w:r w:rsidRPr="007F0125">
              <w:t>40-10=30</w:t>
            </w:r>
          </w:p>
        </w:tc>
        <w:tc>
          <w:tcPr>
            <w:tcW w:w="1357" w:type="dxa"/>
            <w:vAlign w:val="center"/>
          </w:tcPr>
          <w:p w14:paraId="6E7DC109" w14:textId="77777777" w:rsidR="00D642EC" w:rsidRPr="007F0125" w:rsidRDefault="00D642EC" w:rsidP="00655CB7">
            <w:pPr>
              <w:pStyle w:val="Tabel"/>
            </w:pPr>
            <w:r w:rsidRPr="007F0125">
              <w:t>90-90=0</w:t>
            </w:r>
          </w:p>
        </w:tc>
        <w:tc>
          <w:tcPr>
            <w:tcW w:w="1357" w:type="dxa"/>
            <w:vAlign w:val="center"/>
          </w:tcPr>
          <w:p w14:paraId="69635F8B" w14:textId="77777777" w:rsidR="00D642EC" w:rsidRPr="007F0125" w:rsidRDefault="00D642EC" w:rsidP="00655CB7">
            <w:pPr>
              <w:pStyle w:val="Tabel"/>
            </w:pPr>
            <w:r w:rsidRPr="007F0125">
              <w:t>90-60=30</w:t>
            </w:r>
          </w:p>
        </w:tc>
        <w:tc>
          <w:tcPr>
            <w:tcW w:w="1357" w:type="dxa"/>
            <w:vAlign w:val="center"/>
          </w:tcPr>
          <w:p w14:paraId="245547AA" w14:textId="77777777" w:rsidR="00D642EC" w:rsidRPr="007F0125" w:rsidRDefault="00D642EC" w:rsidP="00655CB7">
            <w:pPr>
              <w:pStyle w:val="Tabel"/>
            </w:pPr>
            <w:r w:rsidRPr="007F0125">
              <w:t>60-80=-20</w:t>
            </w:r>
          </w:p>
        </w:tc>
        <w:tc>
          <w:tcPr>
            <w:tcW w:w="1366" w:type="dxa"/>
            <w:vAlign w:val="center"/>
          </w:tcPr>
          <w:p w14:paraId="76AB1B5F" w14:textId="77777777" w:rsidR="00D642EC" w:rsidRPr="007F0125" w:rsidRDefault="00D642EC" w:rsidP="00655CB7">
            <w:pPr>
              <w:pStyle w:val="Tabel"/>
            </w:pPr>
            <w:r w:rsidRPr="007F0125">
              <w:t>Terlambat</w:t>
            </w:r>
          </w:p>
        </w:tc>
      </w:tr>
      <w:tr w:rsidR="00D642EC" w:rsidRPr="007F0125" w14:paraId="5354319B" w14:textId="77777777" w:rsidTr="00D642EC">
        <w:trPr>
          <w:jc w:val="center"/>
        </w:trPr>
        <w:tc>
          <w:tcPr>
            <w:tcW w:w="628" w:type="dxa"/>
            <w:vAlign w:val="center"/>
          </w:tcPr>
          <w:p w14:paraId="2319BEC8" w14:textId="77777777" w:rsidR="00D642EC" w:rsidRPr="007F0125" w:rsidRDefault="00D642EC" w:rsidP="00655CB7">
            <w:pPr>
              <w:pStyle w:val="Tabel"/>
            </w:pPr>
            <w:r w:rsidRPr="007F0125">
              <w:t>5</w:t>
            </w:r>
          </w:p>
        </w:tc>
        <w:tc>
          <w:tcPr>
            <w:tcW w:w="1355" w:type="dxa"/>
            <w:vAlign w:val="center"/>
          </w:tcPr>
          <w:p w14:paraId="2DB8C3BE" w14:textId="77777777" w:rsidR="00D642EC" w:rsidRPr="007F0125" w:rsidRDefault="00D642EC" w:rsidP="00655CB7">
            <w:pPr>
              <w:pStyle w:val="Tabel"/>
            </w:pPr>
            <w:r w:rsidRPr="007F0125">
              <w:t>90-30=60</w:t>
            </w:r>
          </w:p>
        </w:tc>
        <w:tc>
          <w:tcPr>
            <w:tcW w:w="1357" w:type="dxa"/>
            <w:vAlign w:val="center"/>
          </w:tcPr>
          <w:p w14:paraId="243A15A2" w14:textId="77777777" w:rsidR="00D642EC" w:rsidRPr="007F0125" w:rsidRDefault="00D642EC" w:rsidP="00655CB7">
            <w:pPr>
              <w:pStyle w:val="Tabel"/>
            </w:pPr>
            <w:r w:rsidRPr="007F0125">
              <w:t>89-10=79</w:t>
            </w:r>
          </w:p>
        </w:tc>
        <w:tc>
          <w:tcPr>
            <w:tcW w:w="1357" w:type="dxa"/>
            <w:vAlign w:val="center"/>
          </w:tcPr>
          <w:p w14:paraId="635CB7E0" w14:textId="77777777" w:rsidR="00D642EC" w:rsidRPr="007F0125" w:rsidRDefault="00D642EC" w:rsidP="00655CB7">
            <w:pPr>
              <w:pStyle w:val="Tabel"/>
            </w:pPr>
            <w:r w:rsidRPr="007F0125">
              <w:t>76-90=-14</w:t>
            </w:r>
          </w:p>
        </w:tc>
        <w:tc>
          <w:tcPr>
            <w:tcW w:w="1357" w:type="dxa"/>
            <w:vAlign w:val="center"/>
          </w:tcPr>
          <w:p w14:paraId="7706E5E9" w14:textId="77777777" w:rsidR="00D642EC" w:rsidRPr="007F0125" w:rsidRDefault="00D642EC" w:rsidP="00655CB7">
            <w:pPr>
              <w:pStyle w:val="Tabel"/>
            </w:pPr>
            <w:r w:rsidRPr="007F0125">
              <w:t>66-60=6</w:t>
            </w:r>
          </w:p>
        </w:tc>
        <w:tc>
          <w:tcPr>
            <w:tcW w:w="1357" w:type="dxa"/>
            <w:vAlign w:val="center"/>
          </w:tcPr>
          <w:p w14:paraId="5EAF1E2B" w14:textId="77777777" w:rsidR="00D642EC" w:rsidRPr="007F0125" w:rsidRDefault="00D642EC" w:rsidP="00655CB7">
            <w:pPr>
              <w:pStyle w:val="Tabel"/>
            </w:pPr>
            <w:r w:rsidRPr="007F0125">
              <w:t>89-80=9</w:t>
            </w:r>
          </w:p>
        </w:tc>
        <w:tc>
          <w:tcPr>
            <w:tcW w:w="1366" w:type="dxa"/>
            <w:vAlign w:val="center"/>
          </w:tcPr>
          <w:p w14:paraId="7F2541A4" w14:textId="77777777" w:rsidR="00D642EC" w:rsidRPr="007F0125" w:rsidRDefault="00D642EC" w:rsidP="00655CB7">
            <w:pPr>
              <w:pStyle w:val="Tabel"/>
            </w:pPr>
            <w:r w:rsidRPr="007F0125">
              <w:t>Tepat</w:t>
            </w:r>
          </w:p>
        </w:tc>
      </w:tr>
      <w:tr w:rsidR="00D642EC" w:rsidRPr="007F0125" w14:paraId="356F2312" w14:textId="77777777" w:rsidTr="00D642EC">
        <w:trPr>
          <w:jc w:val="center"/>
        </w:trPr>
        <w:tc>
          <w:tcPr>
            <w:tcW w:w="628" w:type="dxa"/>
            <w:vAlign w:val="center"/>
          </w:tcPr>
          <w:p w14:paraId="5FFFD90E" w14:textId="77777777" w:rsidR="00D642EC" w:rsidRPr="007F0125" w:rsidRDefault="00D642EC" w:rsidP="00655CB7">
            <w:pPr>
              <w:pStyle w:val="Tabel"/>
            </w:pPr>
            <w:r w:rsidRPr="007F0125">
              <w:t>6</w:t>
            </w:r>
          </w:p>
        </w:tc>
        <w:tc>
          <w:tcPr>
            <w:tcW w:w="1355" w:type="dxa"/>
            <w:vAlign w:val="center"/>
          </w:tcPr>
          <w:p w14:paraId="7536CE71" w14:textId="77777777" w:rsidR="00D642EC" w:rsidRPr="007F0125" w:rsidRDefault="00D642EC" w:rsidP="00655CB7">
            <w:pPr>
              <w:pStyle w:val="Tabel"/>
            </w:pPr>
            <w:r w:rsidRPr="007F0125">
              <w:t>75-30=45</w:t>
            </w:r>
          </w:p>
        </w:tc>
        <w:tc>
          <w:tcPr>
            <w:tcW w:w="1357" w:type="dxa"/>
            <w:vAlign w:val="center"/>
          </w:tcPr>
          <w:p w14:paraId="529AB584" w14:textId="77777777" w:rsidR="00D642EC" w:rsidRPr="007F0125" w:rsidRDefault="00D642EC" w:rsidP="00655CB7">
            <w:pPr>
              <w:pStyle w:val="Tabel"/>
            </w:pPr>
            <w:r w:rsidRPr="007F0125">
              <w:t>75-10=65</w:t>
            </w:r>
          </w:p>
        </w:tc>
        <w:tc>
          <w:tcPr>
            <w:tcW w:w="1357" w:type="dxa"/>
            <w:vAlign w:val="center"/>
          </w:tcPr>
          <w:p w14:paraId="14327B85" w14:textId="77777777" w:rsidR="00D642EC" w:rsidRPr="007F0125" w:rsidRDefault="00D642EC" w:rsidP="00655CB7">
            <w:pPr>
              <w:pStyle w:val="Tabel"/>
            </w:pPr>
            <w:r w:rsidRPr="007F0125">
              <w:t>60-90=-30</w:t>
            </w:r>
          </w:p>
        </w:tc>
        <w:tc>
          <w:tcPr>
            <w:tcW w:w="1357" w:type="dxa"/>
            <w:vAlign w:val="center"/>
          </w:tcPr>
          <w:p w14:paraId="6FB96CBD" w14:textId="77777777" w:rsidR="00D642EC" w:rsidRPr="007F0125" w:rsidRDefault="00D642EC" w:rsidP="00655CB7">
            <w:pPr>
              <w:pStyle w:val="Tabel"/>
            </w:pPr>
            <w:r w:rsidRPr="007F0125">
              <w:t>50-60=-10</w:t>
            </w:r>
          </w:p>
        </w:tc>
        <w:tc>
          <w:tcPr>
            <w:tcW w:w="1357" w:type="dxa"/>
            <w:vAlign w:val="center"/>
          </w:tcPr>
          <w:p w14:paraId="378D7D2E" w14:textId="77777777" w:rsidR="00D642EC" w:rsidRPr="007F0125" w:rsidRDefault="00D642EC" w:rsidP="00655CB7">
            <w:pPr>
              <w:pStyle w:val="Tabel"/>
            </w:pPr>
            <w:r w:rsidRPr="007F0125">
              <w:t>99-80=19</w:t>
            </w:r>
          </w:p>
        </w:tc>
        <w:tc>
          <w:tcPr>
            <w:tcW w:w="1366" w:type="dxa"/>
            <w:vAlign w:val="center"/>
          </w:tcPr>
          <w:p w14:paraId="4A08248D" w14:textId="77777777" w:rsidR="00D642EC" w:rsidRPr="007F0125" w:rsidRDefault="00D642EC" w:rsidP="00655CB7">
            <w:pPr>
              <w:pStyle w:val="Tabel"/>
            </w:pPr>
            <w:r w:rsidRPr="007F0125">
              <w:t>Tepat</w:t>
            </w:r>
          </w:p>
        </w:tc>
      </w:tr>
      <w:tr w:rsidR="00D642EC" w:rsidRPr="007F0125" w14:paraId="530C6982" w14:textId="77777777" w:rsidTr="00D642EC">
        <w:trPr>
          <w:jc w:val="center"/>
        </w:trPr>
        <w:tc>
          <w:tcPr>
            <w:tcW w:w="628" w:type="dxa"/>
            <w:vAlign w:val="center"/>
          </w:tcPr>
          <w:p w14:paraId="03A127F5" w14:textId="77777777" w:rsidR="00D642EC" w:rsidRPr="007F0125" w:rsidRDefault="00D642EC" w:rsidP="00655CB7">
            <w:pPr>
              <w:pStyle w:val="Tabel"/>
            </w:pPr>
            <w:r w:rsidRPr="007F0125">
              <w:t>7</w:t>
            </w:r>
          </w:p>
        </w:tc>
        <w:tc>
          <w:tcPr>
            <w:tcW w:w="1355" w:type="dxa"/>
            <w:vAlign w:val="center"/>
          </w:tcPr>
          <w:p w14:paraId="5886A13E" w14:textId="77777777" w:rsidR="00D642EC" w:rsidRPr="007F0125" w:rsidRDefault="00D642EC" w:rsidP="00655CB7">
            <w:pPr>
              <w:pStyle w:val="Tabel"/>
            </w:pPr>
            <w:r w:rsidRPr="007F0125">
              <w:t>94-30=64</w:t>
            </w:r>
          </w:p>
        </w:tc>
        <w:tc>
          <w:tcPr>
            <w:tcW w:w="1357" w:type="dxa"/>
            <w:vAlign w:val="center"/>
          </w:tcPr>
          <w:p w14:paraId="3FE4AD0D" w14:textId="77777777" w:rsidR="00D642EC" w:rsidRPr="007F0125" w:rsidRDefault="00D642EC" w:rsidP="00655CB7">
            <w:pPr>
              <w:pStyle w:val="Tabel"/>
            </w:pPr>
            <w:r w:rsidRPr="007F0125">
              <w:t>69-10=59</w:t>
            </w:r>
          </w:p>
        </w:tc>
        <w:tc>
          <w:tcPr>
            <w:tcW w:w="1357" w:type="dxa"/>
            <w:vAlign w:val="center"/>
          </w:tcPr>
          <w:p w14:paraId="42CFAA48" w14:textId="77777777" w:rsidR="00D642EC" w:rsidRPr="007F0125" w:rsidRDefault="00D642EC" w:rsidP="00655CB7">
            <w:pPr>
              <w:pStyle w:val="Tabel"/>
            </w:pPr>
            <w:r w:rsidRPr="007F0125">
              <w:t>71-90=-19</w:t>
            </w:r>
          </w:p>
        </w:tc>
        <w:tc>
          <w:tcPr>
            <w:tcW w:w="1357" w:type="dxa"/>
            <w:vAlign w:val="center"/>
          </w:tcPr>
          <w:p w14:paraId="33C46ED6" w14:textId="77777777" w:rsidR="00D642EC" w:rsidRPr="007F0125" w:rsidRDefault="00D642EC" w:rsidP="00655CB7">
            <w:pPr>
              <w:pStyle w:val="Tabel"/>
            </w:pPr>
            <w:r w:rsidRPr="007F0125">
              <w:t>40-60=-20</w:t>
            </w:r>
          </w:p>
        </w:tc>
        <w:tc>
          <w:tcPr>
            <w:tcW w:w="1357" w:type="dxa"/>
            <w:vAlign w:val="center"/>
          </w:tcPr>
          <w:p w14:paraId="11DCEA0D" w14:textId="77777777" w:rsidR="00D642EC" w:rsidRPr="007F0125" w:rsidRDefault="00D642EC" w:rsidP="00655CB7">
            <w:pPr>
              <w:pStyle w:val="Tabel"/>
            </w:pPr>
            <w:r w:rsidRPr="007F0125">
              <w:t>78-80=-2</w:t>
            </w:r>
          </w:p>
        </w:tc>
        <w:tc>
          <w:tcPr>
            <w:tcW w:w="1366" w:type="dxa"/>
            <w:vAlign w:val="center"/>
          </w:tcPr>
          <w:p w14:paraId="630BB42F" w14:textId="77777777" w:rsidR="00D642EC" w:rsidRPr="007F0125" w:rsidRDefault="00D642EC" w:rsidP="00655CB7">
            <w:pPr>
              <w:pStyle w:val="Tabel"/>
            </w:pPr>
            <w:r w:rsidRPr="007F0125">
              <w:t>Tepat</w:t>
            </w:r>
          </w:p>
        </w:tc>
      </w:tr>
      <w:tr w:rsidR="00D642EC" w:rsidRPr="007F0125" w14:paraId="221F6104" w14:textId="77777777" w:rsidTr="00D642EC">
        <w:trPr>
          <w:jc w:val="center"/>
        </w:trPr>
        <w:tc>
          <w:tcPr>
            <w:tcW w:w="628" w:type="dxa"/>
            <w:vAlign w:val="center"/>
          </w:tcPr>
          <w:p w14:paraId="1E38726D" w14:textId="77777777" w:rsidR="00D642EC" w:rsidRPr="007F0125" w:rsidRDefault="00D642EC" w:rsidP="00655CB7">
            <w:pPr>
              <w:pStyle w:val="Tabel"/>
            </w:pPr>
            <w:r w:rsidRPr="007F0125">
              <w:t>8</w:t>
            </w:r>
          </w:p>
        </w:tc>
        <w:tc>
          <w:tcPr>
            <w:tcW w:w="1355" w:type="dxa"/>
            <w:vAlign w:val="center"/>
          </w:tcPr>
          <w:p w14:paraId="768A7D09" w14:textId="77777777" w:rsidR="00D642EC" w:rsidRPr="007F0125" w:rsidRDefault="00D642EC" w:rsidP="00655CB7">
            <w:pPr>
              <w:pStyle w:val="Tabel"/>
            </w:pPr>
            <w:r w:rsidRPr="007F0125">
              <w:t>71-30=41</w:t>
            </w:r>
          </w:p>
        </w:tc>
        <w:tc>
          <w:tcPr>
            <w:tcW w:w="1357" w:type="dxa"/>
            <w:vAlign w:val="center"/>
          </w:tcPr>
          <w:p w14:paraId="39EBC060" w14:textId="77777777" w:rsidR="00D642EC" w:rsidRPr="007F0125" w:rsidRDefault="00D642EC" w:rsidP="00655CB7">
            <w:pPr>
              <w:pStyle w:val="Tabel"/>
            </w:pPr>
            <w:r w:rsidRPr="007F0125">
              <w:t>70-10=60</w:t>
            </w:r>
          </w:p>
        </w:tc>
        <w:tc>
          <w:tcPr>
            <w:tcW w:w="1357" w:type="dxa"/>
            <w:vAlign w:val="center"/>
          </w:tcPr>
          <w:p w14:paraId="243FF154" w14:textId="77777777" w:rsidR="00D642EC" w:rsidRPr="007F0125" w:rsidRDefault="00D642EC" w:rsidP="00655CB7">
            <w:pPr>
              <w:pStyle w:val="Tabel"/>
            </w:pPr>
            <w:r w:rsidRPr="007F0125">
              <w:t>94-90=-4</w:t>
            </w:r>
          </w:p>
        </w:tc>
        <w:tc>
          <w:tcPr>
            <w:tcW w:w="1357" w:type="dxa"/>
            <w:vAlign w:val="center"/>
          </w:tcPr>
          <w:p w14:paraId="4419DDCF" w14:textId="77777777" w:rsidR="00D642EC" w:rsidRPr="007F0125" w:rsidRDefault="00D642EC" w:rsidP="00655CB7">
            <w:pPr>
              <w:pStyle w:val="Tabel"/>
            </w:pPr>
            <w:r w:rsidRPr="007F0125">
              <w:t>99-60=29</w:t>
            </w:r>
          </w:p>
        </w:tc>
        <w:tc>
          <w:tcPr>
            <w:tcW w:w="1357" w:type="dxa"/>
            <w:vAlign w:val="center"/>
          </w:tcPr>
          <w:p w14:paraId="2F5F342E" w14:textId="77777777" w:rsidR="00D642EC" w:rsidRPr="007F0125" w:rsidRDefault="00D642EC" w:rsidP="00655CB7">
            <w:pPr>
              <w:pStyle w:val="Tabel"/>
            </w:pPr>
            <w:r w:rsidRPr="007F0125">
              <w:t>96-80=16</w:t>
            </w:r>
          </w:p>
        </w:tc>
        <w:tc>
          <w:tcPr>
            <w:tcW w:w="1366" w:type="dxa"/>
            <w:vAlign w:val="center"/>
          </w:tcPr>
          <w:p w14:paraId="7261845A" w14:textId="77777777" w:rsidR="00D642EC" w:rsidRPr="007F0125" w:rsidRDefault="00D642EC" w:rsidP="00655CB7">
            <w:pPr>
              <w:pStyle w:val="Tabel"/>
            </w:pPr>
            <w:r w:rsidRPr="007F0125">
              <w:t>Tepat</w:t>
            </w:r>
          </w:p>
        </w:tc>
      </w:tr>
      <w:tr w:rsidR="00D642EC" w:rsidRPr="007F0125" w14:paraId="232A34DC" w14:textId="77777777" w:rsidTr="00D642EC">
        <w:trPr>
          <w:jc w:val="center"/>
        </w:trPr>
        <w:tc>
          <w:tcPr>
            <w:tcW w:w="628" w:type="dxa"/>
            <w:vAlign w:val="center"/>
          </w:tcPr>
          <w:p w14:paraId="28D994B8" w14:textId="77777777" w:rsidR="00D642EC" w:rsidRPr="007F0125" w:rsidRDefault="00D642EC" w:rsidP="00655CB7">
            <w:pPr>
              <w:pStyle w:val="Tabel"/>
            </w:pPr>
            <w:r w:rsidRPr="007F0125">
              <w:t>9</w:t>
            </w:r>
          </w:p>
        </w:tc>
        <w:tc>
          <w:tcPr>
            <w:tcW w:w="1355" w:type="dxa"/>
            <w:vAlign w:val="center"/>
          </w:tcPr>
          <w:p w14:paraId="3E2B2E83" w14:textId="77777777" w:rsidR="00D642EC" w:rsidRPr="007F0125" w:rsidRDefault="00D642EC" w:rsidP="00655CB7">
            <w:pPr>
              <w:pStyle w:val="Tabel"/>
            </w:pPr>
            <w:r w:rsidRPr="007F0125">
              <w:t>85-30=55</w:t>
            </w:r>
          </w:p>
        </w:tc>
        <w:tc>
          <w:tcPr>
            <w:tcW w:w="1357" w:type="dxa"/>
            <w:vAlign w:val="center"/>
          </w:tcPr>
          <w:p w14:paraId="19A41F00" w14:textId="77777777" w:rsidR="00D642EC" w:rsidRPr="007F0125" w:rsidRDefault="00D642EC" w:rsidP="00655CB7">
            <w:pPr>
              <w:pStyle w:val="Tabel"/>
            </w:pPr>
            <w:r w:rsidRPr="007F0125">
              <w:t>50-10=40</w:t>
            </w:r>
          </w:p>
        </w:tc>
        <w:tc>
          <w:tcPr>
            <w:tcW w:w="1357" w:type="dxa"/>
            <w:vAlign w:val="center"/>
          </w:tcPr>
          <w:p w14:paraId="4845FA72" w14:textId="77777777" w:rsidR="00D642EC" w:rsidRPr="007F0125" w:rsidRDefault="00D642EC" w:rsidP="00655CB7">
            <w:pPr>
              <w:pStyle w:val="Tabel"/>
            </w:pPr>
            <w:r w:rsidRPr="007F0125">
              <w:t>50-90=-40</w:t>
            </w:r>
          </w:p>
        </w:tc>
        <w:tc>
          <w:tcPr>
            <w:tcW w:w="1357" w:type="dxa"/>
            <w:vAlign w:val="center"/>
          </w:tcPr>
          <w:p w14:paraId="3FA5D123" w14:textId="77777777" w:rsidR="00D642EC" w:rsidRPr="007F0125" w:rsidRDefault="00D642EC" w:rsidP="00655CB7">
            <w:pPr>
              <w:pStyle w:val="Tabel"/>
            </w:pPr>
            <w:r w:rsidRPr="007F0125">
              <w:t>79-60=19</w:t>
            </w:r>
          </w:p>
        </w:tc>
        <w:tc>
          <w:tcPr>
            <w:tcW w:w="1357" w:type="dxa"/>
            <w:vAlign w:val="center"/>
          </w:tcPr>
          <w:p w14:paraId="575510DE" w14:textId="77777777" w:rsidR="00D642EC" w:rsidRPr="007F0125" w:rsidRDefault="00D642EC" w:rsidP="00655CB7">
            <w:pPr>
              <w:pStyle w:val="Tabel"/>
            </w:pPr>
            <w:r w:rsidRPr="007F0125">
              <w:t>77-80=-3</w:t>
            </w:r>
          </w:p>
        </w:tc>
        <w:tc>
          <w:tcPr>
            <w:tcW w:w="1366" w:type="dxa"/>
            <w:vAlign w:val="center"/>
          </w:tcPr>
          <w:p w14:paraId="7574F6BA" w14:textId="77777777" w:rsidR="00D642EC" w:rsidRPr="007F0125" w:rsidRDefault="00D642EC" w:rsidP="00655CB7">
            <w:pPr>
              <w:pStyle w:val="Tabel"/>
            </w:pPr>
            <w:r w:rsidRPr="007F0125">
              <w:t>Terlambat</w:t>
            </w:r>
          </w:p>
        </w:tc>
      </w:tr>
      <w:tr w:rsidR="00D642EC" w:rsidRPr="007F0125" w14:paraId="3EA845E6" w14:textId="77777777" w:rsidTr="00D642EC">
        <w:trPr>
          <w:jc w:val="center"/>
        </w:trPr>
        <w:tc>
          <w:tcPr>
            <w:tcW w:w="628" w:type="dxa"/>
            <w:vAlign w:val="center"/>
          </w:tcPr>
          <w:p w14:paraId="253A95FE" w14:textId="77777777" w:rsidR="00D642EC" w:rsidRPr="007F0125" w:rsidRDefault="00D642EC" w:rsidP="00655CB7">
            <w:pPr>
              <w:pStyle w:val="Tabel"/>
            </w:pPr>
            <w:r w:rsidRPr="007F0125">
              <w:t>10</w:t>
            </w:r>
          </w:p>
        </w:tc>
        <w:tc>
          <w:tcPr>
            <w:tcW w:w="1355" w:type="dxa"/>
            <w:vAlign w:val="center"/>
          </w:tcPr>
          <w:p w14:paraId="53990258" w14:textId="77777777" w:rsidR="00D642EC" w:rsidRPr="007F0125" w:rsidRDefault="00D642EC" w:rsidP="00655CB7">
            <w:pPr>
              <w:pStyle w:val="Tabel"/>
            </w:pPr>
            <w:r w:rsidRPr="007F0125">
              <w:t>79-30=49</w:t>
            </w:r>
          </w:p>
        </w:tc>
        <w:tc>
          <w:tcPr>
            <w:tcW w:w="1357" w:type="dxa"/>
            <w:vAlign w:val="center"/>
          </w:tcPr>
          <w:p w14:paraId="2FFBD857" w14:textId="77777777" w:rsidR="00D642EC" w:rsidRPr="007F0125" w:rsidRDefault="00D642EC" w:rsidP="00655CB7">
            <w:pPr>
              <w:pStyle w:val="Tabel"/>
            </w:pPr>
            <w:r w:rsidRPr="007F0125">
              <w:t>99-10=89</w:t>
            </w:r>
          </w:p>
        </w:tc>
        <w:tc>
          <w:tcPr>
            <w:tcW w:w="1357" w:type="dxa"/>
            <w:vAlign w:val="center"/>
          </w:tcPr>
          <w:p w14:paraId="6BA74A6F" w14:textId="77777777" w:rsidR="00D642EC" w:rsidRPr="007F0125" w:rsidRDefault="00D642EC" w:rsidP="00655CB7">
            <w:pPr>
              <w:pStyle w:val="Tabel"/>
            </w:pPr>
            <w:r w:rsidRPr="007F0125">
              <w:t>66-90=-24</w:t>
            </w:r>
          </w:p>
        </w:tc>
        <w:tc>
          <w:tcPr>
            <w:tcW w:w="1357" w:type="dxa"/>
            <w:vAlign w:val="center"/>
          </w:tcPr>
          <w:p w14:paraId="0BDF7372" w14:textId="77777777" w:rsidR="00D642EC" w:rsidRPr="007F0125" w:rsidRDefault="00D642EC" w:rsidP="00655CB7">
            <w:pPr>
              <w:pStyle w:val="Tabel"/>
            </w:pPr>
            <w:r w:rsidRPr="007F0125">
              <w:t>69-60=9</w:t>
            </w:r>
          </w:p>
        </w:tc>
        <w:tc>
          <w:tcPr>
            <w:tcW w:w="1357" w:type="dxa"/>
            <w:vAlign w:val="center"/>
          </w:tcPr>
          <w:p w14:paraId="165C9E47" w14:textId="77777777" w:rsidR="00D642EC" w:rsidRPr="007F0125" w:rsidRDefault="00D642EC" w:rsidP="00655CB7">
            <w:pPr>
              <w:pStyle w:val="Tabel"/>
            </w:pPr>
            <w:r w:rsidRPr="007F0125">
              <w:t>75-80=-5</w:t>
            </w:r>
          </w:p>
        </w:tc>
        <w:tc>
          <w:tcPr>
            <w:tcW w:w="1366" w:type="dxa"/>
            <w:vAlign w:val="center"/>
          </w:tcPr>
          <w:p w14:paraId="7A30D6AB" w14:textId="77777777" w:rsidR="00D642EC" w:rsidRPr="007F0125" w:rsidRDefault="00D642EC" w:rsidP="00655CB7">
            <w:pPr>
              <w:pStyle w:val="Tabel"/>
            </w:pPr>
            <w:r w:rsidRPr="007F0125">
              <w:t>Tepat</w:t>
            </w:r>
          </w:p>
        </w:tc>
      </w:tr>
    </w:tbl>
    <w:p w14:paraId="588E520F" w14:textId="77777777" w:rsidR="00D642EC" w:rsidRPr="00582029" w:rsidRDefault="00D642EC" w:rsidP="00BC5745">
      <w:pPr>
        <w:ind w:firstLine="0"/>
        <w:rPr>
          <w:lang w:val="en-ID"/>
        </w:rPr>
      </w:pPr>
    </w:p>
    <w:p w14:paraId="76A93302" w14:textId="2FAA1172" w:rsidR="00D642EC" w:rsidRPr="00315E5E" w:rsidRDefault="00D642EC" w:rsidP="00A50EA5">
      <w:pPr>
        <w:pStyle w:val="ListParagraph"/>
        <w:numPr>
          <w:ilvl w:val="0"/>
          <w:numId w:val="21"/>
        </w:numPr>
      </w:pPr>
      <w:r>
        <w:t>Menghitung jarak Euclidean</w:t>
      </w:r>
      <w:r w:rsidR="00315E5E">
        <w:t>:</w:t>
      </w:r>
    </w:p>
    <w:p w14:paraId="33B69160" w14:textId="2D1FD678" w:rsidR="00315E5E" w:rsidRDefault="00315E5E" w:rsidP="00A50EA5">
      <w:pPr>
        <w:pStyle w:val="Caption"/>
      </w:pPr>
      <w:bookmarkStart w:id="35" w:name="_Toc529065824"/>
      <w:r>
        <w:t xml:space="preserve">Tabel </w:t>
      </w:r>
      <w:r w:rsidR="00B03653">
        <w:fldChar w:fldCharType="begin"/>
      </w:r>
      <w:r w:rsidR="00B03653">
        <w:instrText xml:space="preserve"> STYLEREF 2 \s </w:instrText>
      </w:r>
      <w:r w:rsidR="00B03653">
        <w:fldChar w:fldCharType="separate"/>
      </w:r>
      <w:r w:rsidR="00B03653">
        <w:rPr>
          <w:noProof/>
          <w:cs/>
        </w:rPr>
        <w:t>‎</w:t>
      </w:r>
      <w:r w:rsidR="00B03653">
        <w:rPr>
          <w:noProof/>
        </w:rPr>
        <w:t>2.4</w:t>
      </w:r>
      <w:r w:rsidR="00B03653">
        <w:fldChar w:fldCharType="end"/>
      </w:r>
      <w:r w:rsidR="00B03653">
        <w:noBreakHyphen/>
      </w:r>
      <w:r w:rsidR="00B03653">
        <w:fldChar w:fldCharType="begin"/>
      </w:r>
      <w:r w:rsidR="00B03653">
        <w:instrText xml:space="preserve"> SEQ Tabel \* ARABIC \s 2 </w:instrText>
      </w:r>
      <w:r w:rsidR="00B03653">
        <w:fldChar w:fldCharType="separate"/>
      </w:r>
      <w:r w:rsidR="00B03653">
        <w:rPr>
          <w:noProof/>
        </w:rPr>
        <w:t>4</w:t>
      </w:r>
      <w:r w:rsidR="00B03653">
        <w:fldChar w:fldCharType="end"/>
      </w:r>
      <w:r>
        <w:t xml:space="preserve"> </w:t>
      </w:r>
      <w:r w:rsidRPr="00BD195F">
        <w:rPr>
          <w:b w:val="0"/>
          <w:bCs/>
        </w:rPr>
        <w:t>Hasil Perhitungan Euclidean Distance</w:t>
      </w:r>
      <w:bookmarkEnd w:id="35"/>
    </w:p>
    <w:tbl>
      <w:tblPr>
        <w:tblStyle w:val="TableGrid"/>
        <w:tblW w:w="8784" w:type="dxa"/>
        <w:jc w:val="center"/>
        <w:tblLook w:val="04A0" w:firstRow="1" w:lastRow="0" w:firstColumn="1" w:lastColumn="0" w:noHBand="0" w:noVBand="1"/>
      </w:tblPr>
      <w:tblGrid>
        <w:gridCol w:w="670"/>
        <w:gridCol w:w="6030"/>
        <w:gridCol w:w="2084"/>
      </w:tblGrid>
      <w:tr w:rsidR="00D642EC" w:rsidRPr="00BC5745" w14:paraId="2906E638" w14:textId="77777777" w:rsidTr="00315E5E">
        <w:trPr>
          <w:jc w:val="center"/>
        </w:trPr>
        <w:tc>
          <w:tcPr>
            <w:tcW w:w="592" w:type="dxa"/>
            <w:shd w:val="clear" w:color="auto" w:fill="D0CECE" w:themeFill="background2" w:themeFillShade="E6"/>
            <w:vAlign w:val="center"/>
          </w:tcPr>
          <w:p w14:paraId="5416C35E" w14:textId="77777777" w:rsidR="00D642EC" w:rsidRPr="00BC5745" w:rsidRDefault="00D642EC" w:rsidP="00BC5745">
            <w:pPr>
              <w:pStyle w:val="Tabel"/>
            </w:pPr>
            <w:r w:rsidRPr="00BC5745">
              <w:t>Data</w:t>
            </w:r>
          </w:p>
        </w:tc>
        <w:tc>
          <w:tcPr>
            <w:tcW w:w="6080" w:type="dxa"/>
            <w:shd w:val="clear" w:color="auto" w:fill="D0CECE" w:themeFill="background2" w:themeFillShade="E6"/>
            <w:vAlign w:val="center"/>
          </w:tcPr>
          <w:p w14:paraId="0851DFDE" w14:textId="77777777" w:rsidR="00D642EC" w:rsidRPr="00BC5745" w:rsidRDefault="00D642EC" w:rsidP="00BC5745">
            <w:pPr>
              <w:pStyle w:val="Tabel"/>
            </w:pPr>
            <w:r w:rsidRPr="00BC5745">
              <w:t>Perhitungan</w:t>
            </w:r>
          </w:p>
        </w:tc>
        <w:tc>
          <w:tcPr>
            <w:tcW w:w="2112" w:type="dxa"/>
            <w:shd w:val="clear" w:color="auto" w:fill="D0CECE" w:themeFill="background2" w:themeFillShade="E6"/>
            <w:vAlign w:val="center"/>
          </w:tcPr>
          <w:p w14:paraId="4805FEA5" w14:textId="77777777" w:rsidR="00D642EC" w:rsidRPr="00BC5745" w:rsidRDefault="00D642EC" w:rsidP="00BC5745">
            <w:pPr>
              <w:pStyle w:val="Tabel"/>
            </w:pPr>
            <w:r w:rsidRPr="00BC5745">
              <w:t>Hasil</w:t>
            </w:r>
          </w:p>
        </w:tc>
      </w:tr>
      <w:tr w:rsidR="00D642EC" w:rsidRPr="00BC5745" w14:paraId="09D73A3D" w14:textId="77777777" w:rsidTr="00315E5E">
        <w:trPr>
          <w:jc w:val="center"/>
        </w:trPr>
        <w:tc>
          <w:tcPr>
            <w:tcW w:w="592" w:type="dxa"/>
            <w:vAlign w:val="center"/>
          </w:tcPr>
          <w:p w14:paraId="08BAC9DD" w14:textId="77777777" w:rsidR="00D642EC" w:rsidRPr="00BC5745" w:rsidRDefault="00D642EC" w:rsidP="00BC5745">
            <w:pPr>
              <w:pStyle w:val="Tabel"/>
            </w:pPr>
            <w:r w:rsidRPr="00BC5745">
              <w:t>1</w:t>
            </w:r>
          </w:p>
        </w:tc>
        <w:tc>
          <w:tcPr>
            <w:tcW w:w="6080" w:type="dxa"/>
            <w:vAlign w:val="center"/>
          </w:tcPr>
          <w:p w14:paraId="00DEDCC2"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0C7BE2B" w14:textId="77777777" w:rsidR="00D642EC" w:rsidRPr="00BC5745" w:rsidRDefault="00D642EC" w:rsidP="00BC5745">
            <w:pPr>
              <w:pStyle w:val="Tabel"/>
            </w:pPr>
            <w:r w:rsidRPr="00BC5745">
              <w:t>81.85353</w:t>
            </w:r>
          </w:p>
        </w:tc>
      </w:tr>
      <w:tr w:rsidR="00D642EC" w:rsidRPr="00BC5745" w14:paraId="47790997" w14:textId="77777777" w:rsidTr="00315E5E">
        <w:trPr>
          <w:jc w:val="center"/>
        </w:trPr>
        <w:tc>
          <w:tcPr>
            <w:tcW w:w="592" w:type="dxa"/>
            <w:vAlign w:val="center"/>
          </w:tcPr>
          <w:p w14:paraId="20E1E122" w14:textId="77777777" w:rsidR="00D642EC" w:rsidRPr="00BC5745" w:rsidRDefault="00D642EC" w:rsidP="00BC5745">
            <w:pPr>
              <w:pStyle w:val="Tabel"/>
            </w:pPr>
            <w:r w:rsidRPr="00BC5745">
              <w:t>2</w:t>
            </w:r>
          </w:p>
        </w:tc>
        <w:tc>
          <w:tcPr>
            <w:tcW w:w="6080" w:type="dxa"/>
            <w:vAlign w:val="center"/>
          </w:tcPr>
          <w:p w14:paraId="14868B93"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8A545F2" w14:textId="77777777" w:rsidR="00D642EC" w:rsidRPr="00BC5745" w:rsidRDefault="00D642EC" w:rsidP="00BC5745">
            <w:pPr>
              <w:pStyle w:val="Tabel"/>
            </w:pPr>
            <w:r w:rsidRPr="00BC5745">
              <w:t>98.99495</w:t>
            </w:r>
          </w:p>
        </w:tc>
      </w:tr>
      <w:tr w:rsidR="00D642EC" w:rsidRPr="00BC5745" w14:paraId="3511DA3E" w14:textId="77777777" w:rsidTr="00315E5E">
        <w:trPr>
          <w:jc w:val="center"/>
        </w:trPr>
        <w:tc>
          <w:tcPr>
            <w:tcW w:w="592" w:type="dxa"/>
            <w:vAlign w:val="center"/>
          </w:tcPr>
          <w:p w14:paraId="0971B3EF" w14:textId="77777777" w:rsidR="00D642EC" w:rsidRPr="00BC5745" w:rsidRDefault="00D642EC" w:rsidP="00BC5745">
            <w:pPr>
              <w:pStyle w:val="Tabel"/>
            </w:pPr>
            <w:r w:rsidRPr="00BC5745">
              <w:t>3</w:t>
            </w:r>
          </w:p>
        </w:tc>
        <w:tc>
          <w:tcPr>
            <w:tcW w:w="6080" w:type="dxa"/>
            <w:vAlign w:val="center"/>
          </w:tcPr>
          <w:p w14:paraId="6A1095A3"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e>
                </m:rad>
              </m:oMath>
            </m:oMathPara>
          </w:p>
        </w:tc>
        <w:tc>
          <w:tcPr>
            <w:tcW w:w="2112" w:type="dxa"/>
            <w:vAlign w:val="center"/>
          </w:tcPr>
          <w:p w14:paraId="194988CD" w14:textId="77777777" w:rsidR="00D642EC" w:rsidRPr="00BC5745" w:rsidRDefault="00D642EC" w:rsidP="00BC5745">
            <w:pPr>
              <w:pStyle w:val="Tabel"/>
            </w:pPr>
            <w:r w:rsidRPr="00BC5745">
              <w:t>54.77226</w:t>
            </w:r>
          </w:p>
        </w:tc>
      </w:tr>
      <w:tr w:rsidR="00D642EC" w:rsidRPr="00BC5745" w14:paraId="0CCFC815" w14:textId="77777777" w:rsidTr="00315E5E">
        <w:trPr>
          <w:jc w:val="center"/>
        </w:trPr>
        <w:tc>
          <w:tcPr>
            <w:tcW w:w="592" w:type="dxa"/>
            <w:vAlign w:val="center"/>
          </w:tcPr>
          <w:p w14:paraId="08EE5817" w14:textId="77777777" w:rsidR="00D642EC" w:rsidRPr="00BC5745" w:rsidRDefault="00D642EC" w:rsidP="00BC5745">
            <w:pPr>
              <w:pStyle w:val="Tabel"/>
            </w:pPr>
            <w:r w:rsidRPr="00BC5745">
              <w:t>4</w:t>
            </w:r>
          </w:p>
        </w:tc>
        <w:tc>
          <w:tcPr>
            <w:tcW w:w="6080" w:type="dxa"/>
            <w:vAlign w:val="center"/>
          </w:tcPr>
          <w:p w14:paraId="3AB61C7C"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3</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e>
                </m:rad>
              </m:oMath>
            </m:oMathPara>
          </w:p>
        </w:tc>
        <w:tc>
          <w:tcPr>
            <w:tcW w:w="2112" w:type="dxa"/>
            <w:vAlign w:val="center"/>
          </w:tcPr>
          <w:p w14:paraId="776F8860" w14:textId="77777777" w:rsidR="00D642EC" w:rsidRPr="00BC5745" w:rsidRDefault="00D642EC" w:rsidP="00BC5745">
            <w:pPr>
              <w:pStyle w:val="Tabel"/>
            </w:pPr>
            <w:r w:rsidRPr="00BC5745">
              <w:t>68.55655</w:t>
            </w:r>
          </w:p>
        </w:tc>
      </w:tr>
      <w:tr w:rsidR="00D642EC" w:rsidRPr="00BC5745" w14:paraId="7758CF8A" w14:textId="77777777" w:rsidTr="00315E5E">
        <w:trPr>
          <w:jc w:val="center"/>
        </w:trPr>
        <w:tc>
          <w:tcPr>
            <w:tcW w:w="592" w:type="dxa"/>
            <w:vAlign w:val="center"/>
          </w:tcPr>
          <w:p w14:paraId="1A3B9530" w14:textId="77777777" w:rsidR="00D642EC" w:rsidRPr="00BC5745" w:rsidRDefault="00D642EC" w:rsidP="00BC5745">
            <w:pPr>
              <w:pStyle w:val="Tabel"/>
            </w:pPr>
            <w:r w:rsidRPr="00BC5745">
              <w:t>5</w:t>
            </w:r>
          </w:p>
        </w:tc>
        <w:tc>
          <w:tcPr>
            <w:tcW w:w="6080" w:type="dxa"/>
            <w:vAlign w:val="center"/>
          </w:tcPr>
          <w:p w14:paraId="7AD717D1"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e>
                </m:rad>
              </m:oMath>
            </m:oMathPara>
          </w:p>
        </w:tc>
        <w:tc>
          <w:tcPr>
            <w:tcW w:w="2112" w:type="dxa"/>
            <w:vAlign w:val="center"/>
          </w:tcPr>
          <w:p w14:paraId="28B9B4C6" w14:textId="77777777" w:rsidR="00D642EC" w:rsidRPr="00BC5745" w:rsidRDefault="00D642EC" w:rsidP="00BC5745">
            <w:pPr>
              <w:pStyle w:val="Tabel"/>
            </w:pPr>
            <w:r w:rsidRPr="00BC5745">
              <w:t>100.7671</w:t>
            </w:r>
          </w:p>
        </w:tc>
      </w:tr>
      <w:tr w:rsidR="00D642EC" w:rsidRPr="00BC5745" w14:paraId="5932F861" w14:textId="77777777" w:rsidTr="00315E5E">
        <w:trPr>
          <w:jc w:val="center"/>
        </w:trPr>
        <w:tc>
          <w:tcPr>
            <w:tcW w:w="592" w:type="dxa"/>
            <w:vAlign w:val="center"/>
          </w:tcPr>
          <w:p w14:paraId="251EE981" w14:textId="77777777" w:rsidR="00D642EC" w:rsidRPr="00BC5745" w:rsidRDefault="00D642EC" w:rsidP="00BC5745">
            <w:pPr>
              <w:pStyle w:val="Tabel"/>
            </w:pPr>
            <w:r w:rsidRPr="00BC5745">
              <w:t>6</w:t>
            </w:r>
          </w:p>
        </w:tc>
        <w:tc>
          <w:tcPr>
            <w:tcW w:w="6080" w:type="dxa"/>
            <w:vAlign w:val="center"/>
          </w:tcPr>
          <w:p w14:paraId="2DF0C3D2"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5</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e>
                </m:rad>
              </m:oMath>
            </m:oMathPara>
          </w:p>
        </w:tc>
        <w:tc>
          <w:tcPr>
            <w:tcW w:w="2112" w:type="dxa"/>
            <w:vAlign w:val="center"/>
          </w:tcPr>
          <w:p w14:paraId="08950D7C" w14:textId="77777777" w:rsidR="00D642EC" w:rsidRPr="00BC5745" w:rsidRDefault="00D642EC" w:rsidP="00BC5745">
            <w:pPr>
              <w:pStyle w:val="Tabel"/>
            </w:pPr>
            <w:r w:rsidRPr="00BC5745">
              <w:t>87.24105</w:t>
            </w:r>
          </w:p>
        </w:tc>
      </w:tr>
      <w:tr w:rsidR="00D642EC" w:rsidRPr="00BC5745" w14:paraId="53AED414" w14:textId="77777777" w:rsidTr="00315E5E">
        <w:trPr>
          <w:jc w:val="center"/>
        </w:trPr>
        <w:tc>
          <w:tcPr>
            <w:tcW w:w="592" w:type="dxa"/>
            <w:vAlign w:val="center"/>
          </w:tcPr>
          <w:p w14:paraId="136F9322" w14:textId="77777777" w:rsidR="00D642EC" w:rsidRPr="00BC5745" w:rsidRDefault="00D642EC" w:rsidP="00BC5745">
            <w:pPr>
              <w:pStyle w:val="Tabel"/>
            </w:pPr>
            <w:r w:rsidRPr="00BC5745">
              <w:t>7</w:t>
            </w:r>
          </w:p>
        </w:tc>
        <w:tc>
          <w:tcPr>
            <w:tcW w:w="6080" w:type="dxa"/>
            <w:vAlign w:val="center"/>
          </w:tcPr>
          <w:p w14:paraId="3A6C366D"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m:oMathPara>
          </w:p>
        </w:tc>
        <w:tc>
          <w:tcPr>
            <w:tcW w:w="2112" w:type="dxa"/>
            <w:vAlign w:val="center"/>
          </w:tcPr>
          <w:p w14:paraId="6470BA7A" w14:textId="77777777" w:rsidR="00D642EC" w:rsidRPr="00BC5745" w:rsidRDefault="00D642EC" w:rsidP="00BC5745">
            <w:pPr>
              <w:pStyle w:val="Tabel"/>
            </w:pPr>
            <w:r w:rsidRPr="00BC5745">
              <w:t>91.33455</w:t>
            </w:r>
          </w:p>
        </w:tc>
      </w:tr>
      <w:tr w:rsidR="00D642EC" w:rsidRPr="00BC5745" w14:paraId="35BB263C" w14:textId="77777777" w:rsidTr="00315E5E">
        <w:trPr>
          <w:jc w:val="center"/>
        </w:trPr>
        <w:tc>
          <w:tcPr>
            <w:tcW w:w="592" w:type="dxa"/>
            <w:vAlign w:val="center"/>
          </w:tcPr>
          <w:p w14:paraId="750AE378" w14:textId="77777777" w:rsidR="00D642EC" w:rsidRPr="00BC5745" w:rsidRDefault="00D642EC" w:rsidP="00BC5745">
            <w:pPr>
              <w:pStyle w:val="Tabel"/>
            </w:pPr>
            <w:r w:rsidRPr="00BC5745">
              <w:lastRenderedPageBreak/>
              <w:t>8</w:t>
            </w:r>
          </w:p>
        </w:tc>
        <w:tc>
          <w:tcPr>
            <w:tcW w:w="6080" w:type="dxa"/>
            <w:vAlign w:val="center"/>
          </w:tcPr>
          <w:p w14:paraId="3DC57B7D"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6</m:t>
                        </m:r>
                      </m:e>
                      <m:sup>
                        <m:r>
                          <m:rPr>
                            <m:sty m:val="p"/>
                          </m:rPr>
                          <w:rPr>
                            <w:rFonts w:ascii="Cambria Math" w:hAnsi="Cambria Math"/>
                          </w:rPr>
                          <m:t>2</m:t>
                        </m:r>
                      </m:sup>
                    </m:sSup>
                  </m:e>
                </m:rad>
              </m:oMath>
            </m:oMathPara>
          </w:p>
        </w:tc>
        <w:tc>
          <w:tcPr>
            <w:tcW w:w="2112" w:type="dxa"/>
            <w:vAlign w:val="center"/>
          </w:tcPr>
          <w:p w14:paraId="5C1F3EDA" w14:textId="77777777" w:rsidR="00D642EC" w:rsidRPr="00BC5745" w:rsidRDefault="00D642EC" w:rsidP="00BC5745">
            <w:pPr>
              <w:pStyle w:val="Tabel"/>
            </w:pPr>
            <w:r w:rsidRPr="00BC5745">
              <w:t>84.10707</w:t>
            </w:r>
          </w:p>
        </w:tc>
      </w:tr>
      <w:tr w:rsidR="00D642EC" w:rsidRPr="00BC5745" w14:paraId="632A52FD" w14:textId="77777777" w:rsidTr="00315E5E">
        <w:trPr>
          <w:jc w:val="center"/>
        </w:trPr>
        <w:tc>
          <w:tcPr>
            <w:tcW w:w="592" w:type="dxa"/>
            <w:vAlign w:val="center"/>
          </w:tcPr>
          <w:p w14:paraId="67B69AFE" w14:textId="77777777" w:rsidR="00D642EC" w:rsidRPr="00BC5745" w:rsidRDefault="00D642EC" w:rsidP="00BC5745">
            <w:pPr>
              <w:pStyle w:val="Tabel"/>
            </w:pPr>
            <w:r w:rsidRPr="00BC5745">
              <w:t>9</w:t>
            </w:r>
          </w:p>
        </w:tc>
        <w:tc>
          <w:tcPr>
            <w:tcW w:w="6080" w:type="dxa"/>
            <w:vAlign w:val="center"/>
          </w:tcPr>
          <w:p w14:paraId="63650240"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e>
                </m:rad>
              </m:oMath>
            </m:oMathPara>
          </w:p>
        </w:tc>
        <w:tc>
          <w:tcPr>
            <w:tcW w:w="2112" w:type="dxa"/>
            <w:vAlign w:val="center"/>
          </w:tcPr>
          <w:p w14:paraId="35143462" w14:textId="77777777" w:rsidR="00D642EC" w:rsidRPr="00BC5745" w:rsidRDefault="00D642EC" w:rsidP="00BC5745">
            <w:pPr>
              <w:pStyle w:val="Tabel"/>
            </w:pPr>
            <w:r w:rsidRPr="00BC5745">
              <w:t>81.20961</w:t>
            </w:r>
          </w:p>
        </w:tc>
      </w:tr>
      <w:tr w:rsidR="00D642EC" w:rsidRPr="00BC5745" w14:paraId="02D725B3" w14:textId="77777777" w:rsidTr="00315E5E">
        <w:trPr>
          <w:jc w:val="center"/>
        </w:trPr>
        <w:tc>
          <w:tcPr>
            <w:tcW w:w="592" w:type="dxa"/>
            <w:vAlign w:val="center"/>
          </w:tcPr>
          <w:p w14:paraId="69BEA75F" w14:textId="77777777" w:rsidR="00D642EC" w:rsidRPr="00BC5745" w:rsidRDefault="00D642EC" w:rsidP="00BC5745">
            <w:pPr>
              <w:pStyle w:val="Tabel"/>
            </w:pPr>
            <w:r w:rsidRPr="00BC5745">
              <w:t>10</w:t>
            </w:r>
          </w:p>
        </w:tc>
        <w:tc>
          <w:tcPr>
            <w:tcW w:w="6080" w:type="dxa"/>
            <w:vAlign w:val="center"/>
          </w:tcPr>
          <w:p w14:paraId="5227E431"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e>
                </m:rad>
              </m:oMath>
            </m:oMathPara>
          </w:p>
        </w:tc>
        <w:tc>
          <w:tcPr>
            <w:tcW w:w="2112" w:type="dxa"/>
            <w:vAlign w:val="center"/>
          </w:tcPr>
          <w:p w14:paraId="5F6A0F3B" w14:textId="77777777" w:rsidR="00D642EC" w:rsidRPr="00BC5745" w:rsidRDefault="00D642EC" w:rsidP="00BC5745">
            <w:pPr>
              <w:pStyle w:val="Tabel"/>
            </w:pPr>
            <w:r w:rsidRPr="00BC5745">
              <w:t>104.9</w:t>
            </w:r>
          </w:p>
        </w:tc>
      </w:tr>
    </w:tbl>
    <w:p w14:paraId="12CE00A6" w14:textId="77777777" w:rsidR="00D642EC" w:rsidRDefault="00D642EC" w:rsidP="00A50EA5"/>
    <w:p w14:paraId="03FB91C4" w14:textId="77777777" w:rsidR="00D642EC" w:rsidRDefault="00D642EC" w:rsidP="00A50EA5">
      <w:pPr>
        <w:pStyle w:val="ListParagraph"/>
        <w:numPr>
          <w:ilvl w:val="0"/>
          <w:numId w:val="21"/>
        </w:numPr>
      </w:pPr>
      <w:r>
        <w:t xml:space="preserve">Melakukan pengurutan data berdasarkan hasil perhitungan </w:t>
      </w:r>
      <w:r w:rsidRPr="00432FEC">
        <w:rPr>
          <w:i/>
        </w:rPr>
        <w:t>Euclidean Distance</w:t>
      </w:r>
      <w:r>
        <w:t xml:space="preserve"> dari yang terkecil dengan </w:t>
      </w:r>
      <w:r>
        <w:rPr>
          <w:i/>
        </w:rPr>
        <w:t>k</w:t>
      </w:r>
      <w:r>
        <w:t>=5 pada tabel 2.4-5.</w:t>
      </w:r>
    </w:p>
    <w:p w14:paraId="6513ABD2" w14:textId="77777777" w:rsidR="00D642EC" w:rsidRPr="00432FEC" w:rsidRDefault="00D642EC" w:rsidP="00A50EA5">
      <w:pPr>
        <w:pStyle w:val="Caption"/>
        <w:rPr>
          <w:i/>
        </w:rPr>
      </w:pPr>
      <w:bookmarkStart w:id="36" w:name="_Toc516132486"/>
      <w:r>
        <w:t xml:space="preserve">Tabel </w:t>
      </w:r>
      <w:r>
        <w:rPr>
          <w:noProof/>
        </w:rPr>
        <w:fldChar w:fldCharType="begin"/>
      </w:r>
      <w:r>
        <w:rPr>
          <w:noProof/>
        </w:rPr>
        <w:instrText xml:space="preserve"> STYLEREF 2 \s </w:instrText>
      </w:r>
      <w:r>
        <w:rPr>
          <w:noProof/>
        </w:rPr>
        <w:fldChar w:fldCharType="separate"/>
      </w:r>
      <w:r>
        <w:rPr>
          <w:noProof/>
          <w:cs/>
        </w:rPr>
        <w:t>‎</w:t>
      </w:r>
      <w:r>
        <w:rPr>
          <w:noProof/>
        </w:rPr>
        <w:t>2.4</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xml:space="preserve"> </w:t>
      </w:r>
      <w:r w:rsidRPr="00BD195F">
        <w:rPr>
          <w:b w:val="0"/>
          <w:bCs/>
        </w:rPr>
        <w:t>Hasil Pengurutan berdasarkan Jarak Terdekat k-</w:t>
      </w:r>
      <w:r w:rsidRPr="00BD195F">
        <w:rPr>
          <w:b w:val="0"/>
          <w:bCs/>
          <w:i/>
        </w:rPr>
        <w:t>Nearest Neighbor</w:t>
      </w:r>
      <w:bookmarkEnd w:id="36"/>
    </w:p>
    <w:tbl>
      <w:tblPr>
        <w:tblStyle w:val="TableGrid"/>
        <w:tblW w:w="0" w:type="auto"/>
        <w:jc w:val="center"/>
        <w:tblLook w:val="04A0" w:firstRow="1" w:lastRow="0" w:firstColumn="1" w:lastColumn="0" w:noHBand="0" w:noVBand="1"/>
      </w:tblPr>
      <w:tblGrid>
        <w:gridCol w:w="883"/>
        <w:gridCol w:w="716"/>
        <w:gridCol w:w="1701"/>
        <w:gridCol w:w="1873"/>
      </w:tblGrid>
      <w:tr w:rsidR="00D642EC" w:rsidRPr="007F0125" w14:paraId="75D0EF08" w14:textId="77777777" w:rsidTr="00922B44">
        <w:trPr>
          <w:trHeight w:val="296"/>
          <w:jc w:val="center"/>
        </w:trPr>
        <w:tc>
          <w:tcPr>
            <w:tcW w:w="839" w:type="dxa"/>
            <w:shd w:val="clear" w:color="auto" w:fill="D0CECE" w:themeFill="background2" w:themeFillShade="E6"/>
            <w:vAlign w:val="center"/>
          </w:tcPr>
          <w:p w14:paraId="3EB38A28" w14:textId="77777777" w:rsidR="00D642EC" w:rsidRPr="007F0125" w:rsidRDefault="00D642EC" w:rsidP="00BC5745">
            <w:pPr>
              <w:pStyle w:val="Tabel"/>
            </w:pPr>
            <w:r w:rsidRPr="007F0125">
              <w:t>Urutan</w:t>
            </w:r>
          </w:p>
        </w:tc>
        <w:tc>
          <w:tcPr>
            <w:tcW w:w="716" w:type="dxa"/>
            <w:shd w:val="clear" w:color="auto" w:fill="D0CECE" w:themeFill="background2" w:themeFillShade="E6"/>
          </w:tcPr>
          <w:p w14:paraId="08C7E578" w14:textId="77777777" w:rsidR="00D642EC" w:rsidRPr="007F0125" w:rsidRDefault="00D642EC" w:rsidP="00BC5745">
            <w:pPr>
              <w:pStyle w:val="Tabel"/>
            </w:pPr>
            <w:r>
              <w:t>Data</w:t>
            </w:r>
          </w:p>
        </w:tc>
        <w:tc>
          <w:tcPr>
            <w:tcW w:w="1701" w:type="dxa"/>
            <w:shd w:val="clear" w:color="auto" w:fill="D0CECE" w:themeFill="background2" w:themeFillShade="E6"/>
            <w:vAlign w:val="center"/>
          </w:tcPr>
          <w:p w14:paraId="77BAE443" w14:textId="77777777" w:rsidR="00D642EC" w:rsidRPr="007F0125" w:rsidRDefault="00D642EC" w:rsidP="00BC5745">
            <w:pPr>
              <w:pStyle w:val="Tabel"/>
            </w:pPr>
            <w:r w:rsidRPr="007F0125">
              <w:t>Jarak</w:t>
            </w:r>
          </w:p>
        </w:tc>
        <w:tc>
          <w:tcPr>
            <w:tcW w:w="1873" w:type="dxa"/>
            <w:shd w:val="clear" w:color="auto" w:fill="D0CECE" w:themeFill="background2" w:themeFillShade="E6"/>
            <w:vAlign w:val="center"/>
          </w:tcPr>
          <w:p w14:paraId="57D3DCF8" w14:textId="77777777" w:rsidR="00D642EC" w:rsidRPr="007F0125" w:rsidRDefault="00D642EC" w:rsidP="00BC5745">
            <w:pPr>
              <w:pStyle w:val="Tabel"/>
            </w:pPr>
            <w:r w:rsidRPr="007F0125">
              <w:t>Kelulusan</w:t>
            </w:r>
          </w:p>
        </w:tc>
      </w:tr>
      <w:tr w:rsidR="00D642EC" w:rsidRPr="007F0125" w14:paraId="338380B0" w14:textId="77777777" w:rsidTr="00922B44">
        <w:trPr>
          <w:trHeight w:val="296"/>
          <w:jc w:val="center"/>
        </w:trPr>
        <w:tc>
          <w:tcPr>
            <w:tcW w:w="839" w:type="dxa"/>
            <w:vAlign w:val="center"/>
          </w:tcPr>
          <w:p w14:paraId="6B6EF70C" w14:textId="77777777" w:rsidR="00D642EC" w:rsidRPr="007F0125" w:rsidRDefault="00D642EC" w:rsidP="00BC5745">
            <w:pPr>
              <w:pStyle w:val="Tabel"/>
            </w:pPr>
            <w:r w:rsidRPr="007F0125">
              <w:t>1</w:t>
            </w:r>
          </w:p>
        </w:tc>
        <w:tc>
          <w:tcPr>
            <w:tcW w:w="716" w:type="dxa"/>
            <w:vAlign w:val="center"/>
          </w:tcPr>
          <w:p w14:paraId="1B086BFE" w14:textId="77777777" w:rsidR="00D642EC" w:rsidRPr="007F0125" w:rsidRDefault="00D642EC" w:rsidP="00BC5745">
            <w:pPr>
              <w:pStyle w:val="Tabel"/>
            </w:pPr>
            <w:r w:rsidRPr="007F0125">
              <w:t>3</w:t>
            </w:r>
          </w:p>
        </w:tc>
        <w:tc>
          <w:tcPr>
            <w:tcW w:w="1701" w:type="dxa"/>
            <w:vAlign w:val="center"/>
          </w:tcPr>
          <w:p w14:paraId="2D23A0A7" w14:textId="77777777" w:rsidR="00D642EC" w:rsidRPr="007F0125" w:rsidRDefault="00D642EC" w:rsidP="00BC5745">
            <w:pPr>
              <w:pStyle w:val="Tabel"/>
            </w:pPr>
            <w:r>
              <w:t>54.772</w:t>
            </w:r>
          </w:p>
        </w:tc>
        <w:tc>
          <w:tcPr>
            <w:tcW w:w="1873" w:type="dxa"/>
            <w:vAlign w:val="center"/>
          </w:tcPr>
          <w:p w14:paraId="4AD6F50B" w14:textId="77777777" w:rsidR="00D642EC" w:rsidRPr="007F0125" w:rsidRDefault="00D642EC" w:rsidP="00BC5745">
            <w:pPr>
              <w:pStyle w:val="Tabel"/>
            </w:pPr>
            <w:r w:rsidRPr="007F0125">
              <w:t>Terlambat</w:t>
            </w:r>
          </w:p>
        </w:tc>
      </w:tr>
      <w:tr w:rsidR="00D642EC" w:rsidRPr="007F0125" w14:paraId="775EDD4E" w14:textId="77777777" w:rsidTr="00922B44">
        <w:trPr>
          <w:trHeight w:val="296"/>
          <w:jc w:val="center"/>
        </w:trPr>
        <w:tc>
          <w:tcPr>
            <w:tcW w:w="839" w:type="dxa"/>
            <w:vAlign w:val="center"/>
          </w:tcPr>
          <w:p w14:paraId="56ECA3AC" w14:textId="77777777" w:rsidR="00D642EC" w:rsidRPr="007F0125" w:rsidRDefault="00D642EC" w:rsidP="00BC5745">
            <w:pPr>
              <w:pStyle w:val="Tabel"/>
            </w:pPr>
            <w:r w:rsidRPr="007F0125">
              <w:t>2</w:t>
            </w:r>
          </w:p>
        </w:tc>
        <w:tc>
          <w:tcPr>
            <w:tcW w:w="716" w:type="dxa"/>
            <w:vAlign w:val="center"/>
          </w:tcPr>
          <w:p w14:paraId="4F4FDF1E" w14:textId="77777777" w:rsidR="00D642EC" w:rsidRPr="007F0125" w:rsidRDefault="00D642EC" w:rsidP="00BC5745">
            <w:pPr>
              <w:pStyle w:val="Tabel"/>
            </w:pPr>
            <w:r w:rsidRPr="007F0125">
              <w:t>4</w:t>
            </w:r>
          </w:p>
        </w:tc>
        <w:tc>
          <w:tcPr>
            <w:tcW w:w="1701" w:type="dxa"/>
            <w:vAlign w:val="center"/>
          </w:tcPr>
          <w:p w14:paraId="462F4F60" w14:textId="77777777" w:rsidR="00D642EC" w:rsidRPr="007F0125" w:rsidRDefault="00D642EC" w:rsidP="00BC5745">
            <w:pPr>
              <w:pStyle w:val="Tabel"/>
            </w:pPr>
            <w:r>
              <w:t>68.556</w:t>
            </w:r>
          </w:p>
        </w:tc>
        <w:tc>
          <w:tcPr>
            <w:tcW w:w="1873" w:type="dxa"/>
            <w:vAlign w:val="center"/>
          </w:tcPr>
          <w:p w14:paraId="2004E8AC" w14:textId="77777777" w:rsidR="00D642EC" w:rsidRPr="007F0125" w:rsidRDefault="00D642EC" w:rsidP="00BC5745">
            <w:pPr>
              <w:pStyle w:val="Tabel"/>
            </w:pPr>
            <w:r w:rsidRPr="007F0125">
              <w:t>Terlambat</w:t>
            </w:r>
          </w:p>
        </w:tc>
      </w:tr>
      <w:tr w:rsidR="00D642EC" w:rsidRPr="007F0125" w14:paraId="7ED3E2CC" w14:textId="77777777" w:rsidTr="00922B44">
        <w:trPr>
          <w:trHeight w:val="296"/>
          <w:jc w:val="center"/>
        </w:trPr>
        <w:tc>
          <w:tcPr>
            <w:tcW w:w="839" w:type="dxa"/>
            <w:vAlign w:val="center"/>
          </w:tcPr>
          <w:p w14:paraId="0D5CFCD7" w14:textId="77777777" w:rsidR="00D642EC" w:rsidRPr="007F0125" w:rsidRDefault="00D642EC" w:rsidP="00BC5745">
            <w:pPr>
              <w:pStyle w:val="Tabel"/>
            </w:pPr>
            <w:r w:rsidRPr="007F0125">
              <w:t>3</w:t>
            </w:r>
          </w:p>
        </w:tc>
        <w:tc>
          <w:tcPr>
            <w:tcW w:w="716" w:type="dxa"/>
            <w:vAlign w:val="center"/>
          </w:tcPr>
          <w:p w14:paraId="435C6F30" w14:textId="77777777" w:rsidR="00D642EC" w:rsidRPr="007F0125" w:rsidRDefault="00D642EC" w:rsidP="00BC5745">
            <w:pPr>
              <w:pStyle w:val="Tabel"/>
            </w:pPr>
            <w:r w:rsidRPr="007F0125">
              <w:t>9</w:t>
            </w:r>
          </w:p>
        </w:tc>
        <w:tc>
          <w:tcPr>
            <w:tcW w:w="1701" w:type="dxa"/>
            <w:vAlign w:val="center"/>
          </w:tcPr>
          <w:p w14:paraId="4C226F49" w14:textId="77777777" w:rsidR="00D642EC" w:rsidRPr="007F0125" w:rsidRDefault="00D642EC" w:rsidP="00BC5745">
            <w:pPr>
              <w:pStyle w:val="Tabel"/>
            </w:pPr>
            <w:r>
              <w:t>81.107</w:t>
            </w:r>
          </w:p>
        </w:tc>
        <w:tc>
          <w:tcPr>
            <w:tcW w:w="1873" w:type="dxa"/>
            <w:vAlign w:val="center"/>
          </w:tcPr>
          <w:p w14:paraId="60141E1B" w14:textId="77777777" w:rsidR="00D642EC" w:rsidRPr="007F0125" w:rsidRDefault="00D642EC" w:rsidP="00BC5745">
            <w:pPr>
              <w:pStyle w:val="Tabel"/>
            </w:pPr>
            <w:r w:rsidRPr="007F0125">
              <w:t>Terlambat</w:t>
            </w:r>
          </w:p>
        </w:tc>
      </w:tr>
      <w:tr w:rsidR="00D642EC" w:rsidRPr="007F0125" w14:paraId="488C77FA" w14:textId="77777777" w:rsidTr="00922B44">
        <w:trPr>
          <w:trHeight w:val="297"/>
          <w:jc w:val="center"/>
        </w:trPr>
        <w:tc>
          <w:tcPr>
            <w:tcW w:w="839" w:type="dxa"/>
            <w:vAlign w:val="center"/>
          </w:tcPr>
          <w:p w14:paraId="21B0A904" w14:textId="77777777" w:rsidR="00D642EC" w:rsidRPr="007F0125" w:rsidRDefault="00D642EC" w:rsidP="00BC5745">
            <w:pPr>
              <w:pStyle w:val="Tabel"/>
            </w:pPr>
            <w:r w:rsidRPr="007F0125">
              <w:t>4</w:t>
            </w:r>
          </w:p>
        </w:tc>
        <w:tc>
          <w:tcPr>
            <w:tcW w:w="716" w:type="dxa"/>
            <w:vAlign w:val="center"/>
          </w:tcPr>
          <w:p w14:paraId="1150D081" w14:textId="77777777" w:rsidR="00D642EC" w:rsidRPr="007F0125" w:rsidRDefault="00D642EC" w:rsidP="00BC5745">
            <w:pPr>
              <w:pStyle w:val="Tabel"/>
            </w:pPr>
            <w:r w:rsidRPr="007F0125">
              <w:t>1</w:t>
            </w:r>
          </w:p>
        </w:tc>
        <w:tc>
          <w:tcPr>
            <w:tcW w:w="1701" w:type="dxa"/>
            <w:vAlign w:val="center"/>
          </w:tcPr>
          <w:p w14:paraId="645B945E" w14:textId="77777777" w:rsidR="00D642EC" w:rsidRPr="007F0125" w:rsidRDefault="00D642EC" w:rsidP="00BC5745">
            <w:pPr>
              <w:pStyle w:val="Tabel"/>
            </w:pPr>
            <w:r>
              <w:t>81.853</w:t>
            </w:r>
          </w:p>
        </w:tc>
        <w:tc>
          <w:tcPr>
            <w:tcW w:w="1873" w:type="dxa"/>
            <w:vAlign w:val="center"/>
          </w:tcPr>
          <w:p w14:paraId="2857BA22" w14:textId="77777777" w:rsidR="00D642EC" w:rsidRPr="007F0125" w:rsidRDefault="00D642EC" w:rsidP="00BC5745">
            <w:pPr>
              <w:pStyle w:val="Tabel"/>
            </w:pPr>
            <w:r w:rsidRPr="007F0125">
              <w:t>Tepat</w:t>
            </w:r>
          </w:p>
        </w:tc>
      </w:tr>
      <w:tr w:rsidR="00D642EC" w:rsidRPr="007F0125" w14:paraId="69B7B89E" w14:textId="77777777" w:rsidTr="00922B44">
        <w:trPr>
          <w:trHeight w:val="296"/>
          <w:jc w:val="center"/>
        </w:trPr>
        <w:tc>
          <w:tcPr>
            <w:tcW w:w="839" w:type="dxa"/>
            <w:vAlign w:val="center"/>
          </w:tcPr>
          <w:p w14:paraId="4FE3928D" w14:textId="77777777" w:rsidR="00D642EC" w:rsidRPr="007F0125" w:rsidRDefault="00D642EC" w:rsidP="00BC5745">
            <w:pPr>
              <w:pStyle w:val="Tabel"/>
            </w:pPr>
            <w:r w:rsidRPr="007F0125">
              <w:t>5</w:t>
            </w:r>
          </w:p>
        </w:tc>
        <w:tc>
          <w:tcPr>
            <w:tcW w:w="716" w:type="dxa"/>
            <w:vAlign w:val="center"/>
          </w:tcPr>
          <w:p w14:paraId="687A182B" w14:textId="77777777" w:rsidR="00D642EC" w:rsidRPr="007F0125" w:rsidRDefault="00D642EC" w:rsidP="00BC5745">
            <w:pPr>
              <w:pStyle w:val="Tabel"/>
            </w:pPr>
            <w:r w:rsidRPr="007F0125">
              <w:t>8</w:t>
            </w:r>
          </w:p>
        </w:tc>
        <w:tc>
          <w:tcPr>
            <w:tcW w:w="1701" w:type="dxa"/>
            <w:vAlign w:val="center"/>
          </w:tcPr>
          <w:p w14:paraId="2EFE0782" w14:textId="77777777" w:rsidR="00D642EC" w:rsidRPr="007F0125" w:rsidRDefault="00D642EC" w:rsidP="00BC5745">
            <w:pPr>
              <w:pStyle w:val="Tabel"/>
            </w:pPr>
            <w:r>
              <w:t>84.107</w:t>
            </w:r>
          </w:p>
        </w:tc>
        <w:tc>
          <w:tcPr>
            <w:tcW w:w="1873" w:type="dxa"/>
            <w:vAlign w:val="center"/>
          </w:tcPr>
          <w:p w14:paraId="6272D08E" w14:textId="77777777" w:rsidR="00D642EC" w:rsidRPr="007F0125" w:rsidRDefault="00D642EC" w:rsidP="00BC5745">
            <w:pPr>
              <w:pStyle w:val="Tabel"/>
            </w:pPr>
            <w:r w:rsidRPr="007F0125">
              <w:t>Tepat</w:t>
            </w:r>
          </w:p>
        </w:tc>
      </w:tr>
      <w:tr w:rsidR="00D642EC" w:rsidRPr="007F0125" w14:paraId="0E265A03" w14:textId="77777777" w:rsidTr="00922B44">
        <w:trPr>
          <w:trHeight w:val="296"/>
          <w:jc w:val="center"/>
        </w:trPr>
        <w:tc>
          <w:tcPr>
            <w:tcW w:w="839" w:type="dxa"/>
            <w:shd w:val="clear" w:color="auto" w:fill="7F7F7F" w:themeFill="text1" w:themeFillTint="80"/>
            <w:vAlign w:val="center"/>
          </w:tcPr>
          <w:p w14:paraId="483267DB" w14:textId="77777777" w:rsidR="00D642EC" w:rsidRPr="007F0125" w:rsidRDefault="00D642EC" w:rsidP="00BC5745">
            <w:pPr>
              <w:pStyle w:val="Tabel"/>
            </w:pPr>
            <w:r w:rsidRPr="007F0125">
              <w:t>6</w:t>
            </w:r>
          </w:p>
        </w:tc>
        <w:tc>
          <w:tcPr>
            <w:tcW w:w="716" w:type="dxa"/>
            <w:shd w:val="clear" w:color="auto" w:fill="7F7F7F" w:themeFill="text1" w:themeFillTint="80"/>
            <w:vAlign w:val="center"/>
          </w:tcPr>
          <w:p w14:paraId="50C709F5" w14:textId="77777777" w:rsidR="00D642EC" w:rsidRPr="007F0125" w:rsidRDefault="00D642EC" w:rsidP="00BC5745">
            <w:pPr>
              <w:pStyle w:val="Tabel"/>
            </w:pPr>
            <w:r w:rsidRPr="007F0125">
              <w:t>6</w:t>
            </w:r>
          </w:p>
        </w:tc>
        <w:tc>
          <w:tcPr>
            <w:tcW w:w="1701" w:type="dxa"/>
            <w:shd w:val="clear" w:color="auto" w:fill="7F7F7F" w:themeFill="text1" w:themeFillTint="80"/>
            <w:vAlign w:val="center"/>
          </w:tcPr>
          <w:p w14:paraId="7ED5EE31" w14:textId="77777777" w:rsidR="00D642EC" w:rsidRPr="007F0125" w:rsidRDefault="00D642EC" w:rsidP="00BC5745">
            <w:pPr>
              <w:pStyle w:val="Tabel"/>
            </w:pPr>
            <w:r>
              <w:t>87.241</w:t>
            </w:r>
          </w:p>
        </w:tc>
        <w:tc>
          <w:tcPr>
            <w:tcW w:w="1873" w:type="dxa"/>
            <w:shd w:val="clear" w:color="auto" w:fill="7F7F7F" w:themeFill="text1" w:themeFillTint="80"/>
            <w:vAlign w:val="center"/>
          </w:tcPr>
          <w:p w14:paraId="701FC71B" w14:textId="77777777" w:rsidR="00D642EC" w:rsidRPr="007F0125" w:rsidRDefault="00D642EC" w:rsidP="00BC5745">
            <w:pPr>
              <w:pStyle w:val="Tabel"/>
            </w:pPr>
            <w:r w:rsidRPr="007F0125">
              <w:t>Tepat</w:t>
            </w:r>
          </w:p>
        </w:tc>
      </w:tr>
      <w:tr w:rsidR="00D642EC" w:rsidRPr="007F0125" w14:paraId="38F5B610" w14:textId="77777777" w:rsidTr="00922B44">
        <w:trPr>
          <w:trHeight w:val="297"/>
          <w:jc w:val="center"/>
        </w:trPr>
        <w:tc>
          <w:tcPr>
            <w:tcW w:w="839" w:type="dxa"/>
            <w:shd w:val="clear" w:color="auto" w:fill="7F7F7F" w:themeFill="text1" w:themeFillTint="80"/>
            <w:vAlign w:val="center"/>
          </w:tcPr>
          <w:p w14:paraId="7057DAA9" w14:textId="77777777" w:rsidR="00D642EC" w:rsidRPr="007F0125" w:rsidRDefault="00D642EC" w:rsidP="00BC5745">
            <w:pPr>
              <w:pStyle w:val="Tabel"/>
            </w:pPr>
            <w:r w:rsidRPr="007F0125">
              <w:t>7</w:t>
            </w:r>
          </w:p>
        </w:tc>
        <w:tc>
          <w:tcPr>
            <w:tcW w:w="716" w:type="dxa"/>
            <w:shd w:val="clear" w:color="auto" w:fill="7F7F7F" w:themeFill="text1" w:themeFillTint="80"/>
            <w:vAlign w:val="center"/>
          </w:tcPr>
          <w:p w14:paraId="756C80B9" w14:textId="77777777" w:rsidR="00D642EC" w:rsidRPr="007F0125" w:rsidRDefault="00D642EC" w:rsidP="00BC5745">
            <w:pPr>
              <w:pStyle w:val="Tabel"/>
            </w:pPr>
            <w:r w:rsidRPr="007F0125">
              <w:t>7</w:t>
            </w:r>
          </w:p>
        </w:tc>
        <w:tc>
          <w:tcPr>
            <w:tcW w:w="1701" w:type="dxa"/>
            <w:shd w:val="clear" w:color="auto" w:fill="7F7F7F" w:themeFill="text1" w:themeFillTint="80"/>
            <w:vAlign w:val="center"/>
          </w:tcPr>
          <w:p w14:paraId="5E9338CF" w14:textId="77777777" w:rsidR="00D642EC" w:rsidRPr="007F0125" w:rsidRDefault="00D642EC" w:rsidP="00BC5745">
            <w:pPr>
              <w:pStyle w:val="Tabel"/>
            </w:pPr>
            <w:r>
              <w:t>91.334</w:t>
            </w:r>
          </w:p>
        </w:tc>
        <w:tc>
          <w:tcPr>
            <w:tcW w:w="1873" w:type="dxa"/>
            <w:shd w:val="clear" w:color="auto" w:fill="7F7F7F" w:themeFill="text1" w:themeFillTint="80"/>
            <w:vAlign w:val="center"/>
          </w:tcPr>
          <w:p w14:paraId="50F743ED" w14:textId="77777777" w:rsidR="00D642EC" w:rsidRPr="007F0125" w:rsidRDefault="00D642EC" w:rsidP="00BC5745">
            <w:pPr>
              <w:pStyle w:val="Tabel"/>
            </w:pPr>
            <w:r w:rsidRPr="007F0125">
              <w:t>Tepat</w:t>
            </w:r>
          </w:p>
        </w:tc>
      </w:tr>
      <w:tr w:rsidR="00D642EC" w:rsidRPr="007F0125" w14:paraId="32D2A2F1" w14:textId="77777777" w:rsidTr="00922B44">
        <w:trPr>
          <w:trHeight w:val="296"/>
          <w:jc w:val="center"/>
        </w:trPr>
        <w:tc>
          <w:tcPr>
            <w:tcW w:w="839" w:type="dxa"/>
            <w:shd w:val="clear" w:color="auto" w:fill="7F7F7F" w:themeFill="text1" w:themeFillTint="80"/>
            <w:vAlign w:val="center"/>
          </w:tcPr>
          <w:p w14:paraId="45564AEB" w14:textId="77777777" w:rsidR="00D642EC" w:rsidRPr="007F0125" w:rsidRDefault="00D642EC" w:rsidP="00BC5745">
            <w:pPr>
              <w:pStyle w:val="Tabel"/>
            </w:pPr>
            <w:r w:rsidRPr="007F0125">
              <w:t>8</w:t>
            </w:r>
          </w:p>
        </w:tc>
        <w:tc>
          <w:tcPr>
            <w:tcW w:w="716" w:type="dxa"/>
            <w:shd w:val="clear" w:color="auto" w:fill="7F7F7F" w:themeFill="text1" w:themeFillTint="80"/>
            <w:vAlign w:val="center"/>
          </w:tcPr>
          <w:p w14:paraId="1A8501AD" w14:textId="77777777" w:rsidR="00D642EC" w:rsidRPr="007F0125" w:rsidRDefault="00D642EC" w:rsidP="00BC5745">
            <w:pPr>
              <w:pStyle w:val="Tabel"/>
            </w:pPr>
            <w:r w:rsidRPr="007F0125">
              <w:t>2</w:t>
            </w:r>
          </w:p>
        </w:tc>
        <w:tc>
          <w:tcPr>
            <w:tcW w:w="1701" w:type="dxa"/>
            <w:shd w:val="clear" w:color="auto" w:fill="7F7F7F" w:themeFill="text1" w:themeFillTint="80"/>
            <w:vAlign w:val="center"/>
          </w:tcPr>
          <w:p w14:paraId="7B9DF753" w14:textId="77777777" w:rsidR="00D642EC" w:rsidRPr="007F0125" w:rsidRDefault="00D642EC" w:rsidP="00BC5745">
            <w:pPr>
              <w:pStyle w:val="Tabel"/>
            </w:pPr>
            <w:r>
              <w:t>98.994</w:t>
            </w:r>
          </w:p>
        </w:tc>
        <w:tc>
          <w:tcPr>
            <w:tcW w:w="1873" w:type="dxa"/>
            <w:shd w:val="clear" w:color="auto" w:fill="7F7F7F" w:themeFill="text1" w:themeFillTint="80"/>
            <w:vAlign w:val="center"/>
          </w:tcPr>
          <w:p w14:paraId="7626352B" w14:textId="77777777" w:rsidR="00D642EC" w:rsidRPr="007F0125" w:rsidRDefault="00D642EC" w:rsidP="00BC5745">
            <w:pPr>
              <w:pStyle w:val="Tabel"/>
            </w:pPr>
            <w:r w:rsidRPr="007F0125">
              <w:t>Tepat</w:t>
            </w:r>
          </w:p>
        </w:tc>
      </w:tr>
      <w:tr w:rsidR="00D642EC" w:rsidRPr="007F0125" w14:paraId="5619E58C" w14:textId="77777777" w:rsidTr="00922B44">
        <w:trPr>
          <w:trHeight w:val="296"/>
          <w:jc w:val="center"/>
        </w:trPr>
        <w:tc>
          <w:tcPr>
            <w:tcW w:w="839" w:type="dxa"/>
            <w:shd w:val="clear" w:color="auto" w:fill="7F7F7F" w:themeFill="text1" w:themeFillTint="80"/>
            <w:vAlign w:val="center"/>
          </w:tcPr>
          <w:p w14:paraId="55C1B5D1" w14:textId="77777777" w:rsidR="00D642EC" w:rsidRPr="007F0125" w:rsidRDefault="00D642EC" w:rsidP="00BC5745">
            <w:pPr>
              <w:pStyle w:val="Tabel"/>
            </w:pPr>
            <w:r w:rsidRPr="007F0125">
              <w:t>9</w:t>
            </w:r>
          </w:p>
        </w:tc>
        <w:tc>
          <w:tcPr>
            <w:tcW w:w="716" w:type="dxa"/>
            <w:shd w:val="clear" w:color="auto" w:fill="7F7F7F" w:themeFill="text1" w:themeFillTint="80"/>
            <w:vAlign w:val="center"/>
          </w:tcPr>
          <w:p w14:paraId="0368EA99" w14:textId="77777777" w:rsidR="00D642EC" w:rsidRPr="007F0125" w:rsidRDefault="00D642EC" w:rsidP="00BC5745">
            <w:pPr>
              <w:pStyle w:val="Tabel"/>
            </w:pPr>
            <w:r w:rsidRPr="007F0125">
              <w:t>5</w:t>
            </w:r>
          </w:p>
        </w:tc>
        <w:tc>
          <w:tcPr>
            <w:tcW w:w="1701" w:type="dxa"/>
            <w:shd w:val="clear" w:color="auto" w:fill="7F7F7F" w:themeFill="text1" w:themeFillTint="80"/>
            <w:vAlign w:val="center"/>
          </w:tcPr>
          <w:p w14:paraId="6AFC90A0" w14:textId="77777777" w:rsidR="00D642EC" w:rsidRPr="007F0125" w:rsidRDefault="00D642EC" w:rsidP="00BC5745">
            <w:pPr>
              <w:pStyle w:val="Tabel"/>
            </w:pPr>
            <w:r>
              <w:t>100.767</w:t>
            </w:r>
          </w:p>
        </w:tc>
        <w:tc>
          <w:tcPr>
            <w:tcW w:w="1873" w:type="dxa"/>
            <w:shd w:val="clear" w:color="auto" w:fill="7F7F7F" w:themeFill="text1" w:themeFillTint="80"/>
            <w:vAlign w:val="center"/>
          </w:tcPr>
          <w:p w14:paraId="764527EF" w14:textId="77777777" w:rsidR="00D642EC" w:rsidRPr="007F0125" w:rsidRDefault="00D642EC" w:rsidP="00BC5745">
            <w:pPr>
              <w:pStyle w:val="Tabel"/>
            </w:pPr>
            <w:r w:rsidRPr="007F0125">
              <w:t>Tepat</w:t>
            </w:r>
          </w:p>
        </w:tc>
      </w:tr>
      <w:tr w:rsidR="00D642EC" w:rsidRPr="007F0125" w14:paraId="6B0BDAEB" w14:textId="77777777" w:rsidTr="00922B44">
        <w:trPr>
          <w:trHeight w:val="297"/>
          <w:jc w:val="center"/>
        </w:trPr>
        <w:tc>
          <w:tcPr>
            <w:tcW w:w="839" w:type="dxa"/>
            <w:shd w:val="clear" w:color="auto" w:fill="7F7F7F" w:themeFill="text1" w:themeFillTint="80"/>
            <w:vAlign w:val="center"/>
          </w:tcPr>
          <w:p w14:paraId="3A881117" w14:textId="77777777" w:rsidR="00D642EC" w:rsidRPr="007F0125" w:rsidRDefault="00D642EC" w:rsidP="00BC5745">
            <w:pPr>
              <w:pStyle w:val="Tabel"/>
            </w:pPr>
            <w:r w:rsidRPr="007F0125">
              <w:t>10</w:t>
            </w:r>
          </w:p>
        </w:tc>
        <w:tc>
          <w:tcPr>
            <w:tcW w:w="716" w:type="dxa"/>
            <w:shd w:val="clear" w:color="auto" w:fill="7F7F7F" w:themeFill="text1" w:themeFillTint="80"/>
            <w:vAlign w:val="center"/>
          </w:tcPr>
          <w:p w14:paraId="1104620B" w14:textId="77777777" w:rsidR="00D642EC" w:rsidRPr="007F0125" w:rsidRDefault="00D642EC" w:rsidP="00BC5745">
            <w:pPr>
              <w:pStyle w:val="Tabel"/>
            </w:pPr>
            <w:r w:rsidRPr="007F0125">
              <w:t>10</w:t>
            </w:r>
          </w:p>
        </w:tc>
        <w:tc>
          <w:tcPr>
            <w:tcW w:w="1701" w:type="dxa"/>
            <w:shd w:val="clear" w:color="auto" w:fill="7F7F7F" w:themeFill="text1" w:themeFillTint="80"/>
            <w:vAlign w:val="center"/>
          </w:tcPr>
          <w:p w14:paraId="70320CCC" w14:textId="77777777" w:rsidR="00D642EC" w:rsidRPr="007F0125" w:rsidRDefault="00D642EC" w:rsidP="00BC5745">
            <w:pPr>
              <w:pStyle w:val="Tabel"/>
            </w:pPr>
            <w:r>
              <w:t>104.9</w:t>
            </w:r>
          </w:p>
        </w:tc>
        <w:tc>
          <w:tcPr>
            <w:tcW w:w="1873" w:type="dxa"/>
            <w:shd w:val="clear" w:color="auto" w:fill="7F7F7F" w:themeFill="text1" w:themeFillTint="80"/>
            <w:vAlign w:val="center"/>
          </w:tcPr>
          <w:p w14:paraId="4B21CEEB" w14:textId="77777777" w:rsidR="00D642EC" w:rsidRPr="007F0125" w:rsidRDefault="00D642EC" w:rsidP="00BC5745">
            <w:pPr>
              <w:pStyle w:val="Tabel"/>
            </w:pPr>
            <w:r w:rsidRPr="007F0125">
              <w:t>Tepat</w:t>
            </w:r>
          </w:p>
        </w:tc>
      </w:tr>
    </w:tbl>
    <w:p w14:paraId="40DA6980" w14:textId="77777777" w:rsidR="00D642EC" w:rsidRDefault="00D642EC" w:rsidP="00A50EA5"/>
    <w:p w14:paraId="19C5ACE8" w14:textId="795AC717" w:rsidR="00107025" w:rsidRPr="0098596E" w:rsidRDefault="00D642EC" w:rsidP="00A50EA5">
      <w:pPr>
        <w:pStyle w:val="ListParagraph"/>
        <w:numPr>
          <w:ilvl w:val="0"/>
          <w:numId w:val="21"/>
        </w:numPr>
      </w:pPr>
      <w:r>
        <w:t xml:space="preserve">Dengan menggunakan </w:t>
      </w:r>
      <w:r>
        <w:rPr>
          <w:i/>
        </w:rPr>
        <w:t>k</w:t>
      </w:r>
      <w:r>
        <w:t xml:space="preserve">=5 (5 data teratas) pada tabel 2.4-5, akan diambil nilai kelulusan dengan frekuensi yang paling tinggi. Dalam hasil pengurutan berdasarkan jarak terdekat </w:t>
      </w:r>
      <w:r w:rsidRPr="003F34AB">
        <w:rPr>
          <w:i/>
        </w:rPr>
        <w:t>Euclidean</w:t>
      </w:r>
      <w:r>
        <w:t xml:space="preserve"> </w:t>
      </w:r>
      <w:r>
        <w:rPr>
          <w:i/>
        </w:rPr>
        <w:t xml:space="preserve">Distance </w:t>
      </w:r>
      <w:r>
        <w:t xml:space="preserve">algoritma </w:t>
      </w:r>
      <w:r w:rsidRPr="00C0255D">
        <w:t>k</w:t>
      </w:r>
      <w:r>
        <w:t>NN didapatkan nilai “Terlambat” sebanyak 3 kali, nilai “Tepat” sebanyak 2 kali. Sehingga hasil untuk kasus diatas pada Data Uji menghasilkan nilai Kelulusan = “Terlambat”.</w:t>
      </w:r>
    </w:p>
    <w:p w14:paraId="66D3C8DC" w14:textId="1ACC48F2" w:rsidR="00A93EE0" w:rsidRDefault="00266B11" w:rsidP="00A50EA5">
      <w:pPr>
        <w:pStyle w:val="Heading2"/>
      </w:pPr>
      <w:bookmarkStart w:id="37" w:name="_Toc529065784"/>
      <w:r>
        <w:t>Feature Selection</w:t>
      </w:r>
      <w:bookmarkEnd w:id="37"/>
    </w:p>
    <w:p w14:paraId="6BA4B410" w14:textId="77777777" w:rsidR="0053358A" w:rsidRDefault="0053358A" w:rsidP="00A50EA5">
      <w:r w:rsidRPr="00C951D3">
        <w:rPr>
          <w:iCs/>
        </w:rPr>
        <w:t>Dataset</w:t>
      </w:r>
      <w:r>
        <w:t xml:space="preserve"> PGK memiliki 24 buah atribut, sehingga dalam </w:t>
      </w:r>
      <w:r w:rsidRPr="008A72B5">
        <w:rPr>
          <w:i/>
        </w:rPr>
        <w:t>dataset</w:t>
      </w:r>
      <w: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i/>
        </w:rPr>
        <w:t>Feature Selection</w:t>
      </w:r>
      <w:r>
        <w:t xml:space="preserve">) perlu dilakukan pada tahap </w:t>
      </w:r>
      <w:r>
        <w:rPr>
          <w:i/>
        </w:rPr>
        <w:t>preprocessing</w:t>
      </w:r>
      <w:r>
        <w:t xml:space="preserve"> sebelum dilakukan tahap </w:t>
      </w:r>
      <w:r>
        <w:rPr>
          <w:i/>
        </w:rPr>
        <w:t>data mining</w:t>
      </w:r>
      <w:r>
        <w:t xml:space="preserve">. </w:t>
      </w:r>
    </w:p>
    <w:p w14:paraId="289CAC45" w14:textId="09CAF214" w:rsidR="0053358A" w:rsidRDefault="0053358A" w:rsidP="00A50EA5">
      <w:r>
        <w:t>Seleksi atribut merupakan proses untuk menghasilkan atribut dengan korelasi yang paling berpengaruh yang m</w:t>
      </w:r>
      <w:r w:rsidRPr="008B1A59">
        <w:t xml:space="preserve">emudahkan dalam menganalisa dan menginterpretasikan hasil </w:t>
      </w:r>
      <w:r w:rsidRPr="008B1A59">
        <w:lastRenderedPageBreak/>
        <w:t xml:space="preserve">pemodelan </w:t>
      </w:r>
      <w:r>
        <w:rPr>
          <w:i/>
        </w:rPr>
        <w:t>d</w:t>
      </w:r>
      <w:r w:rsidRPr="008B1A59">
        <w:rPr>
          <w:i/>
        </w:rPr>
        <w:t xml:space="preserve">ata </w:t>
      </w:r>
      <w:r>
        <w:rPr>
          <w:i/>
        </w:rPr>
        <w:t>m</w:t>
      </w:r>
      <w:r w:rsidRPr="008B1A59">
        <w:rPr>
          <w:i/>
        </w:rPr>
        <w:t>ining</w:t>
      </w:r>
      <w:r>
        <w:rPr>
          <w:i/>
        </w:rPr>
        <w:t xml:space="preserve">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 xml:space="preserve">. Dibandingkan dengan pendekatan </w:t>
      </w:r>
      <w:r>
        <w:rPr>
          <w:i/>
        </w:rPr>
        <w:t xml:space="preserve">Brute </w:t>
      </w:r>
      <w:r w:rsidRPr="003F5B5A">
        <w:rPr>
          <w:i/>
        </w:rPr>
        <w:t>Force</w:t>
      </w:r>
      <w:r>
        <w:rPr>
          <w:i/>
        </w:rPr>
        <w:t xml:space="preserve"> </w:t>
      </w:r>
      <w:r>
        <w:t xml:space="preserve">yang mengambil seluruh atribut yang ada, seleksi atribut juga dapat mempercepat proses komputasi dalam pemodelan </w:t>
      </w:r>
      <w:r w:rsidRPr="002B1973">
        <w:rPr>
          <w:i/>
        </w:rPr>
        <w:t>data mining</w:t>
      </w:r>
      <w:r>
        <w:rPr>
          <w:i/>
        </w:rPr>
        <w:t xml:space="preserve">, </w:t>
      </w:r>
      <w:r>
        <w:t>dikarenakan telah mengurangi jumlah atribut yang harus dikomputasi.</w:t>
      </w:r>
    </w:p>
    <w:p w14:paraId="1D89A09F" w14:textId="7BE4EF24" w:rsidR="0053358A" w:rsidRPr="00FC4343" w:rsidRDefault="0053358A" w:rsidP="00A50EA5">
      <w:r>
        <w:t xml:space="preserve">Terdapat dua teknik pendekatan dalam seleksi atribut: 1) </w:t>
      </w:r>
      <w:r>
        <w:rPr>
          <w:i/>
        </w:rPr>
        <w:t xml:space="preserve">Filter Approach, </w:t>
      </w:r>
      <w:r>
        <w:t xml:space="preserve">dan 2) </w:t>
      </w:r>
      <w:r>
        <w:rPr>
          <w:i/>
        </w:rPr>
        <w:t>Wrapper Approach</w:t>
      </w:r>
      <w:r>
        <w:t xml:space="preserve">. </w:t>
      </w:r>
      <w:r>
        <w:rPr>
          <w:i/>
        </w:rPr>
        <w:t>Filter</w:t>
      </w:r>
      <w:r>
        <w:t xml:space="preserve"> </w:t>
      </w:r>
      <w:r>
        <w:rPr>
          <w:i/>
        </w:rPr>
        <w:t xml:space="preserve">Approach </w:t>
      </w:r>
      <w:r>
        <w:t xml:space="preserve">menilai relevansi dengan melihat sifat – sifat intrinsik data. Semua atribut diberi skor dan peringkat berdasarkan kriteria tertentu, beberapa atribut dengan peringkat tertinggi dipilih, dan atribut dengan skor rendah akan dihapus. </w:t>
      </w:r>
      <w:r>
        <w:rPr>
          <w:i/>
        </w:rPr>
        <w:t xml:space="preserve">Wrapper Approach </w:t>
      </w:r>
      <w:r>
        <w:t xml:space="preserve">merupakan teknik dengan mengevaluasi dan menguji model klasifikasi. Teknik ini secara iteratif menambah atau mengurangi atribut dari atribut sebelumnya untuk meningkatkan akurasi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w:t>
      </w:r>
      <w:r w:rsidRPr="00FC4343">
        <w:t xml:space="preserve"> </w:t>
      </w:r>
    </w:p>
    <w:tbl>
      <w:tblPr>
        <w:tblStyle w:val="TableGrid"/>
        <w:tblW w:w="9286" w:type="dxa"/>
        <w:tblLook w:val="04A0" w:firstRow="1" w:lastRow="0" w:firstColumn="1" w:lastColumn="0" w:noHBand="0" w:noVBand="1"/>
      </w:tblPr>
      <w:tblGrid>
        <w:gridCol w:w="4643"/>
        <w:gridCol w:w="4643"/>
      </w:tblGrid>
      <w:tr w:rsidR="0053358A" w14:paraId="5CF88B21" w14:textId="77777777" w:rsidTr="00BD195F">
        <w:trPr>
          <w:trHeight w:val="4115"/>
        </w:trPr>
        <w:tc>
          <w:tcPr>
            <w:tcW w:w="4643" w:type="dxa"/>
          </w:tcPr>
          <w:p w14:paraId="43E3A72A" w14:textId="77777777" w:rsidR="0053358A" w:rsidRDefault="0053358A" w:rsidP="00A50EA5">
            <w:r>
              <w:rPr>
                <w:noProof/>
              </w:rPr>
              <w:drawing>
                <wp:inline distT="0" distB="0" distL="0" distR="0" wp14:anchorId="45FE5192" wp14:editId="488C2D0C">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0F90C0F7" w14:textId="77777777" w:rsidR="0053358A" w:rsidRDefault="0053358A" w:rsidP="00A50EA5">
            <w:r>
              <w:t>Filter Approach</w:t>
            </w:r>
          </w:p>
        </w:tc>
        <w:tc>
          <w:tcPr>
            <w:tcW w:w="4643" w:type="dxa"/>
          </w:tcPr>
          <w:p w14:paraId="3F477AE1" w14:textId="77777777" w:rsidR="0053358A" w:rsidRDefault="0053358A" w:rsidP="00A50EA5">
            <w:r>
              <w:rPr>
                <w:noProof/>
              </w:rPr>
              <w:drawing>
                <wp:inline distT="0" distB="0" distL="0" distR="0" wp14:anchorId="44A90B7D" wp14:editId="242A83FE">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3441D797" w14:textId="77777777" w:rsidR="0053358A" w:rsidRDefault="0053358A" w:rsidP="00A50EA5">
            <w:r>
              <w:t>Wrapper Approach</w:t>
            </w:r>
          </w:p>
        </w:tc>
      </w:tr>
    </w:tbl>
    <w:p w14:paraId="76E39DF8" w14:textId="4A7E3728" w:rsidR="00B65FE8" w:rsidRPr="00C1296F" w:rsidRDefault="00AC46F2" w:rsidP="00C1296F">
      <w:pPr>
        <w:pStyle w:val="Caption"/>
        <w:rPr>
          <w:bCs/>
        </w:rPr>
      </w:pPr>
      <w:bookmarkStart w:id="38" w:name="_Toc529065827"/>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5</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1</w:t>
      </w:r>
      <w:r w:rsidR="004B44BC">
        <w:fldChar w:fldCharType="end"/>
      </w:r>
      <w:r w:rsidR="00572027">
        <w:t xml:space="preserve"> </w:t>
      </w:r>
      <w:r w:rsidR="00572027" w:rsidRPr="00BD195F">
        <w:rPr>
          <w:b w:val="0"/>
        </w:rPr>
        <w:t>Teknik Seleksi Atribut</w:t>
      </w:r>
      <w:bookmarkEnd w:id="38"/>
    </w:p>
    <w:p w14:paraId="583D56A8" w14:textId="20C8556F" w:rsidR="00474487" w:rsidRPr="00474487" w:rsidRDefault="00B65FE8" w:rsidP="00A50EA5">
      <w:pPr>
        <w:pStyle w:val="Heading2"/>
      </w:pPr>
      <w:bookmarkStart w:id="39" w:name="_Toc529065785"/>
      <w:r>
        <w:t xml:space="preserve">Algoritma </w:t>
      </w:r>
      <w:r w:rsidRPr="00E24302">
        <w:rPr>
          <w:i/>
          <w:iCs/>
        </w:rPr>
        <w:t>Backward Elimination</w:t>
      </w:r>
      <w:bookmarkEnd w:id="39"/>
    </w:p>
    <w:p w14:paraId="1E51676A" w14:textId="760BD9D2" w:rsidR="00EA3904" w:rsidRDefault="00EA3904" w:rsidP="00A50EA5">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rsidR="007870BF">
        <w:instrText>ADDIN CSL_CITATION {"citationItems":[{"id":"ITEM-1","itemData":{"DOI":"10.1016/j.jhydrol.2011.02.021","ISBN":"00221694","ISSN":"00221694","abstract":"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 2011 Elsevier B.V.","author":[{"dropping-particle":"","family":"Noori","given":"R.","non-dropping-particle":"","parse-names":false,"suffix":""},{"dropping-particle":"","family":"Karbassi","given":"A. R.","non-dropping-particle":"","parse-names":false,"suffix":""},{"dropping-particle":"","family":"Moghaddamnia","given":"A.","non-dropping-particle":"","parse-names":false,"suffix":""},{"dropping-particle":"","family":"Han","given":"D.","non-dropping-particle":"","parse-names":false,"suffix":""},{"dropping-particle":"","family":"Zokaei-Ashtiani","given":"M. H.","non-dropping-particle":"","parse-names":false,"suffix":""},{"dropping-particle":"","family":"Farokhnia","given":"A.","non-dropping-particle":"","parse-names":false,"suffix":""},{"dropping-particle":"","family":"Gousheh","given":"M. Ghafari","non-dropping-particle":"","parse-names":false,"suffix":""}],"container-title":"Journal of Hydrology","id":"ITEM-1","issue":"3-4","issued":{"date-parts":[["2011"]]},"page":"177-189","publisher":"Elsevier B.V.","title":"Assessment of input variables determination on the SVM model performance using PCA, Gamma test, and forward selection techniques for monthly stream flow prediction","type":"article-journal","volume":"401"},"uris":["http://www.mendeley.com/documents/?uuid=ca0f9507-1fb7-406b-b42f-4814f78b7eb0"]}],"mendeley":{"formattedCitation":"(Noori &lt;i&gt;et al.&lt;/i&gt;, 2011)","plainTextFormattedCitation":"(Noori et al., 2011)","previouslyFormattedCitation":"(Noori &lt;i&gt;et al.&lt;/i&gt;, 2011)"},"properties":{"noteIndex":0},"schema":"https://github.com/citation-style-language/schema/raw/master/csl-citation.json"}</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rsidR="007870BF">
        <w:instrText>ADDIN CSL_CITATION {"citationItems":[{"id":"ITEM-1","itemData":{"author":[{"dropping-particle":"","family":"Kumari","given":"Binita","non-dropping-particle":"","parse-names":false,"suffix":""},{"dropping-particle":"","family":"Swarnkar","given":"Tripti","non-dropping-particle":"","parse-names":false,"suffix":""}],"container-title":"International Journal of Computer Science and Information Technologies","id":"ITEM-1","issue":"3","issued":{"date-parts":[["2011"]]},"page":"1048-1053","title":"Filter versus Wrapper Feature Subset Selection in Large Dimensionality Microarray : A Review","type":"article-journal","volume":"2"},"uris":["http://www.mendeley.com/documents/?uuid=50d5f807-334c-48ad-aeb3-1871085c3c8b"]}],"mendeley":{"formattedCitation":"(Kumari dan Swarnkar, 2011)","plainTextFormattedCitation":"(Kumari dan Swarnkar, 2011)","previouslyFormattedCitation":"(Kumari dan Swarnkar, 2011)"},"properties":{"noteIndex":0},"schema":"https://github.com/citation-style-language/schema/raw/master/csl-citation.json"}</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r w:rsidR="00C1296F">
        <w:t xml:space="preserve"> 2.6-1</w:t>
      </w:r>
      <w:r>
        <w:t>.</w:t>
      </w:r>
    </w:p>
    <w:p w14:paraId="51CD0E02" w14:textId="77777777" w:rsidR="00120915" w:rsidRDefault="00EA3904" w:rsidP="00BD195F">
      <w:pPr>
        <w:ind w:firstLine="0"/>
        <w:jc w:val="center"/>
      </w:pPr>
      <w:r>
        <w:rPr>
          <w:noProof/>
        </w:rPr>
        <w:lastRenderedPageBreak/>
        <w:drawing>
          <wp:inline distT="0" distB="0" distL="0" distR="0" wp14:anchorId="773C6073" wp14:editId="308F8BFE">
            <wp:extent cx="3324225" cy="182406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324225" cy="1824062"/>
                    </a:xfrm>
                    <a:prstGeom prst="rect">
                      <a:avLst/>
                    </a:prstGeom>
                    <a:ln>
                      <a:noFill/>
                    </a:ln>
                    <a:extLst>
                      <a:ext uri="{53640926-AAD7-44D8-BBD7-CCE9431645EC}">
                        <a14:shadowObscured xmlns:a14="http://schemas.microsoft.com/office/drawing/2010/main"/>
                      </a:ext>
                    </a:extLst>
                  </pic:spPr>
                </pic:pic>
              </a:graphicData>
            </a:graphic>
          </wp:inline>
        </w:drawing>
      </w:r>
    </w:p>
    <w:p w14:paraId="33F91F8E" w14:textId="3620BB6A" w:rsidR="00EA3904" w:rsidRDefault="00120915" w:rsidP="00BD195F">
      <w:pPr>
        <w:pStyle w:val="Caption"/>
        <w:ind w:firstLine="0"/>
      </w:pPr>
      <w:bookmarkStart w:id="40" w:name="_Toc529065828"/>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6</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1</w:t>
      </w:r>
      <w:r w:rsidR="004B44BC">
        <w:fldChar w:fldCharType="end"/>
      </w:r>
      <w:r>
        <w:t xml:space="preserve"> </w:t>
      </w:r>
      <w:r w:rsidRPr="00BD195F">
        <w:rPr>
          <w:b w:val="0"/>
          <w:bCs/>
          <w:i/>
        </w:rPr>
        <w:t>Logic Function</w:t>
      </w:r>
      <w:r w:rsidRPr="00BD195F">
        <w:rPr>
          <w:b w:val="0"/>
          <w:bCs/>
        </w:rPr>
        <w:t xml:space="preserve"> dari Teknik </w:t>
      </w:r>
      <w:r w:rsidRPr="00BD195F">
        <w:rPr>
          <w:b w:val="0"/>
          <w:bCs/>
          <w:i/>
        </w:rPr>
        <w:t xml:space="preserve">Wrapper Approach </w:t>
      </w:r>
      <w:r w:rsidRPr="00BD195F">
        <w:rPr>
          <w:b w:val="0"/>
          <w:bCs/>
        </w:rPr>
        <w:t xml:space="preserve">pada Operator </w:t>
      </w:r>
      <w:r w:rsidRPr="00BD195F">
        <w:rPr>
          <w:b w:val="0"/>
          <w:bCs/>
          <w:i/>
        </w:rPr>
        <w:t>Backward Elimination</w:t>
      </w:r>
      <w:r w:rsidRPr="00BD195F">
        <w:rPr>
          <w:b w:val="0"/>
          <w:bCs/>
        </w:rPr>
        <w:t xml:space="preserve"> dengan RapidMiner</w:t>
      </w:r>
      <w:bookmarkEnd w:id="40"/>
    </w:p>
    <w:p w14:paraId="344ED31C" w14:textId="0E1362E1" w:rsidR="00BC274C" w:rsidRDefault="00D77598" w:rsidP="00A50EA5">
      <w:r w:rsidRPr="00152B72">
        <w:rPr>
          <w:i/>
          <w:iCs/>
        </w:rPr>
        <w:t>Backward Elimination</w:t>
      </w:r>
      <w:r>
        <w:t xml:space="preserve"> dimulai oleh semua potensial </w:t>
      </w:r>
      <w:r>
        <w:rPr>
          <w:i/>
          <w:iCs/>
        </w:rPr>
        <w:t>X</w:t>
      </w:r>
      <w:r>
        <w:t xml:space="preserve"> atribut prediktif yang dicek model regresinya, kemudian diidentifikasi salah satu atribut prediktif yang memiliki nilai P-</w:t>
      </w:r>
      <w:r>
        <w:rPr>
          <w:i/>
          <w:iCs/>
        </w:rPr>
        <w:t>value</w:t>
      </w:r>
      <w:r>
        <w:t xml:space="preserve"> terbesar, jika P-</w:t>
      </w:r>
      <w:r w:rsidRPr="004D40D6">
        <w:rPr>
          <w:i/>
          <w:iCs/>
        </w:rPr>
        <w:t>value</w:t>
      </w:r>
      <w:r>
        <w:rPr>
          <w:i/>
          <w:iCs/>
        </w:rPr>
        <w:t xml:space="preserve"> </w:t>
      </w:r>
      <w:r>
        <w:t>terbesar tersebut lebih besar dari batas derajat (</w:t>
      </w:r>
      <w:r>
        <w:rPr>
          <w:i/>
          <w:iCs/>
        </w:rPr>
        <w:t>significance level</w:t>
      </w:r>
      <w:r>
        <w:t xml:space="preserve">) yang telah ditentukan sebelumnya, maka atribut </w:t>
      </w:r>
      <w:r>
        <w:rPr>
          <w:i/>
          <w:iCs/>
        </w:rPr>
        <w:t xml:space="preserve">X </w:t>
      </w:r>
      <w:r>
        <w:t>tersebut dihilangkan. Kemudian gunakan model atribut prediktif yang tersisa kembali dicek model regresinya, dan ulangi kembali langkah tersebut untuk mencari kandidat atribut prediktif selanjutnya yang akan dihilangkan. Proses ini berlangsung hingga tidak ada lagi atribut prediktif X yang dapat dihilangkan, dengan kata lain tidak ada atribut prediktif yang memiliki P-</w:t>
      </w:r>
      <w:r>
        <w:rPr>
          <w:i/>
          <w:iCs/>
        </w:rPr>
        <w:t xml:space="preserve">value </w:t>
      </w:r>
      <w:r>
        <w:t>yang lebih besar dari batas derajat (</w:t>
      </w:r>
      <w:r>
        <w:rPr>
          <w:i/>
          <w:iCs/>
        </w:rPr>
        <w:t>significance level</w:t>
      </w:r>
      <w:r>
        <w:t xml:space="preserve">) yang telah ditentukan sebelumnya </w:t>
      </w:r>
      <w:r>
        <w:fldChar w:fldCharType="begin" w:fldLock="1"/>
      </w:r>
      <w:r w:rsidR="007870BF">
        <w:instrText>ADDIN CSL_CITATION {"citationItems":[{"id":"ITEM-1","itemData":{"ISBN":"0072386886","author":[{"dropping-particle":"","family":"Kutner","given":"Michael H","non-dropping-particle":"","parse-names":false,"suffix":""},{"dropping-particle":"","family":"Nachtsheim","given":"Christopher J","non-dropping-particle":"","parse-names":false,"suffix":""},{"dropping-particle":"","family":"Neter","given":"John","non-dropping-particle":"","parse-names":false,"suffix":""},{"dropping-particle":"","family":"Li","given":"William","non-dropping-particle":"","parse-names":false,"suffix":""}],"edition":"5","id":"ITEM-1","issued":{"date-parts":[["2004"]]},"publisher":"McGraw-Hill/Irwin","title":"Applied Linear Statistical Models Fifth Edition","type":"book"},"uris":["http://www.mendeley.com/documents/?uuid=edbfffe6-57d3-42d7-836d-2532d7280917"]}],"mendeley":{"formattedCitation":"(Kutner &lt;i&gt;et al.&lt;/i&gt;, 2004)","plainTextFormattedCitation":"(Kutner et al., 2004)","previouslyFormattedCitation":"(Kutner &lt;i&gt;et al.&lt;/i&gt;, 2004)"},"properties":{"noteIndex":0},"schema":"https://github.com/citation-style-language/schema/raw/master/csl-citation.json"}</w:instrText>
      </w:r>
      <w:r>
        <w:fldChar w:fldCharType="separate"/>
      </w:r>
      <w:r w:rsidRPr="00435705">
        <w:rPr>
          <w:noProof/>
        </w:rPr>
        <w:t xml:space="preserve">(Kutner </w:t>
      </w:r>
      <w:r w:rsidRPr="00435705">
        <w:rPr>
          <w:i/>
          <w:noProof/>
        </w:rPr>
        <w:t>et al.</w:t>
      </w:r>
      <w:r w:rsidRPr="00435705">
        <w:rPr>
          <w:noProof/>
        </w:rPr>
        <w:t>, 2004)</w:t>
      </w:r>
      <w:r>
        <w:fldChar w:fldCharType="end"/>
      </w:r>
      <w:r>
        <w:t>.</w:t>
      </w:r>
    </w:p>
    <w:p w14:paraId="69F666A0" w14:textId="77777777" w:rsidR="003A3875" w:rsidRDefault="003A3875" w:rsidP="00BD195F">
      <w:pPr>
        <w:ind w:firstLine="0"/>
        <w:jc w:val="center"/>
      </w:pPr>
      <w:r>
        <w:rPr>
          <w:noProof/>
        </w:rPr>
        <w:drawing>
          <wp:inline distT="0" distB="0" distL="0" distR="0" wp14:anchorId="5739FD2C" wp14:editId="2BCAC566">
            <wp:extent cx="2085975" cy="3142267"/>
            <wp:effectExtent l="0" t="0" r="0" b="0"/>
            <wp:docPr id="2" name="Picture 2" descr="A close up of text on a black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ward Elimination_4.png"/>
                    <pic:cNvPicPr/>
                  </pic:nvPicPr>
                  <pic:blipFill>
                    <a:blip r:embed="rId17">
                      <a:extLst>
                        <a:ext uri="{28A0092B-C50C-407E-A947-70E740481C1C}">
                          <a14:useLocalDpi xmlns:a14="http://schemas.microsoft.com/office/drawing/2010/main" val="0"/>
                        </a:ext>
                      </a:extLst>
                    </a:blip>
                    <a:stretch>
                      <a:fillRect/>
                    </a:stretch>
                  </pic:blipFill>
                  <pic:spPr>
                    <a:xfrm>
                      <a:off x="0" y="0"/>
                      <a:ext cx="2085975" cy="3142267"/>
                    </a:xfrm>
                    <a:prstGeom prst="rect">
                      <a:avLst/>
                    </a:prstGeom>
                  </pic:spPr>
                </pic:pic>
              </a:graphicData>
            </a:graphic>
          </wp:inline>
        </w:drawing>
      </w:r>
    </w:p>
    <w:p w14:paraId="18C51135" w14:textId="59B6E82B" w:rsidR="009F2B2C" w:rsidRDefault="003A3875" w:rsidP="00BD195F">
      <w:pPr>
        <w:pStyle w:val="Caption"/>
        <w:ind w:firstLine="0"/>
        <w:rPr>
          <w:b w:val="0"/>
          <w:i/>
        </w:rPr>
      </w:pPr>
      <w:bookmarkStart w:id="41" w:name="_Toc529065829"/>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6</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2</w:t>
      </w:r>
      <w:r w:rsidR="004B44BC">
        <w:fldChar w:fldCharType="end"/>
      </w:r>
      <w:r>
        <w:t xml:space="preserve"> </w:t>
      </w:r>
      <w:r w:rsidRPr="00BD195F">
        <w:rPr>
          <w:b w:val="0"/>
          <w:i/>
        </w:rPr>
        <w:t xml:space="preserve">Flowchart </w:t>
      </w:r>
      <w:r w:rsidRPr="00BD195F">
        <w:rPr>
          <w:b w:val="0"/>
        </w:rPr>
        <w:t xml:space="preserve">proses </w:t>
      </w:r>
      <w:r w:rsidRPr="00BD195F">
        <w:rPr>
          <w:b w:val="0"/>
          <w:i/>
        </w:rPr>
        <w:t>Backward Elimination</w:t>
      </w:r>
      <w:bookmarkEnd w:id="41"/>
    </w:p>
    <w:p w14:paraId="58F59BED" w14:textId="77777777" w:rsidR="00182A1D" w:rsidRPr="00182A1D" w:rsidRDefault="00182A1D" w:rsidP="00182A1D"/>
    <w:p w14:paraId="66E9A18A" w14:textId="41AB795A" w:rsidR="00D17D70" w:rsidRPr="0051074A" w:rsidRDefault="00D17D70" w:rsidP="00A50EA5">
      <w:r>
        <w:lastRenderedPageBreak/>
        <w:t xml:space="preserve">Semakin kecil </w:t>
      </w:r>
      <w:r>
        <w:rPr>
          <w:i/>
          <w:iCs/>
        </w:rPr>
        <w:t>s</w:t>
      </w:r>
      <w:r w:rsidRPr="008B71CF">
        <w:rPr>
          <w:i/>
          <w:iCs/>
        </w:rPr>
        <w:t xml:space="preserve">ignificance </w:t>
      </w:r>
      <w:r>
        <w:rPr>
          <w:i/>
          <w:iCs/>
        </w:rPr>
        <w:t>l</w:t>
      </w:r>
      <w:r w:rsidRPr="008B71CF">
        <w:rPr>
          <w:i/>
          <w:iCs/>
        </w:rPr>
        <w:t>evel</w:t>
      </w:r>
      <w:r>
        <w:t xml:space="preserve">, maka </w:t>
      </w:r>
      <w:r w:rsidRPr="00A50EA5">
        <w:t>semakin</w:t>
      </w:r>
      <w:r>
        <w:t xml:space="preserve"> ketat pemilihan atribut yang akan terpilih sehingga semakin sedikit atribut yang terpilih sebagai model. Pada berbagai riset dan penelitian, </w:t>
      </w:r>
      <w:r>
        <w:rPr>
          <w:i/>
          <w:iCs/>
        </w:rPr>
        <w:t xml:space="preserve">significance level </w:t>
      </w:r>
      <w:r>
        <w:t>yang digunakan adalah 0.05 atau 0.1.</w:t>
      </w:r>
    </w:p>
    <w:p w14:paraId="326C91A3" w14:textId="32C76C2F" w:rsidR="00252419" w:rsidRDefault="006147B1" w:rsidP="00A50EA5">
      <w:pPr>
        <w:pStyle w:val="Heading2"/>
      </w:pPr>
      <w:bookmarkStart w:id="42" w:name="_Toc529065786"/>
      <w:r w:rsidRPr="00055AA1">
        <w:rPr>
          <w:i/>
          <w:iCs/>
        </w:rPr>
        <w:t>k</w:t>
      </w:r>
      <w:r>
        <w:t>-</w:t>
      </w:r>
      <w:r w:rsidRPr="00754F35">
        <w:rPr>
          <w:i/>
          <w:iCs/>
        </w:rPr>
        <w:t>Fold Cross Validation</w:t>
      </w:r>
      <w:bookmarkEnd w:id="42"/>
    </w:p>
    <w:p w14:paraId="23491D4D" w14:textId="77777777" w:rsidR="004B44BC" w:rsidRDefault="004B44BC" w:rsidP="00A50EA5">
      <w:r>
        <w:rPr>
          <w:i/>
        </w:rPr>
        <w:t xml:space="preserve">k-Fold Cross Validation </w:t>
      </w:r>
      <w:r>
        <w:t xml:space="preserve">adalah teknik validasi dengan membagi data secara acak ke beberapa bagian, dan masing – masing bagian akan dilakukan proses klasifikasi. </w:t>
      </w:r>
      <w:r>
        <w:rPr>
          <w:i/>
        </w:rPr>
        <w:t>k-Fold Cross Validation</w:t>
      </w:r>
      <w:r>
        <w:t xml:space="preserve"> melakukan iterasi sebanyak k kali untuk data pelatihan dan pengujian. Metode </w:t>
      </w:r>
      <w:r>
        <w:rPr>
          <w:i/>
        </w:rPr>
        <w:t>k-Fold Cross Validation</w:t>
      </w:r>
      <w:r>
        <w:t xml:space="preserve"> berguna untuk memvalidasi akurasi sebuah prediksi atau klasifikasi terhadap data yang belum muncul dalam </w:t>
      </w:r>
      <w:r>
        <w:rPr>
          <w:i/>
        </w:rPr>
        <w:t>dataset</w:t>
      </w:r>
      <w:r>
        <w:t xml:space="preserve">. </w:t>
      </w:r>
      <w:r>
        <w:rPr>
          <w:i/>
        </w:rPr>
        <w:t>Dataset</w:t>
      </w:r>
      <w:r>
        <w:t xml:space="preserve"> tersebut dibagi menjadi </w:t>
      </w:r>
      <w:r w:rsidRPr="002A58AA">
        <w:rPr>
          <w:i/>
        </w:rPr>
        <w:t>k</w:t>
      </w:r>
      <w:r>
        <w:t>-</w:t>
      </w:r>
      <w:r>
        <w:rPr>
          <w:i/>
        </w:rPr>
        <w:t>subset</w:t>
      </w:r>
      <w:r>
        <w:t xml:space="preserve"> secara acak yang masing-masing </w:t>
      </w:r>
      <w:r>
        <w:rPr>
          <w:i/>
        </w:rPr>
        <w:t>subset</w:t>
      </w:r>
      <w:r>
        <w:t xml:space="preserve"> memiliki jumlah </w:t>
      </w:r>
      <w:r>
        <w:rPr>
          <w:i/>
        </w:rPr>
        <w:t>instance</w:t>
      </w:r>
      <w:r>
        <w:t xml:space="preserve"> pada proses iterasi klasifikasi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Pr>
          <w:noProof/>
        </w:rPr>
        <w:t>(Han dan Kamber, 2011)</w:t>
      </w:r>
      <w:r>
        <w:fldChar w:fldCharType="end"/>
      </w:r>
      <w:r>
        <w:t>.</w:t>
      </w:r>
    </w:p>
    <w:p w14:paraId="72187532" w14:textId="77777777" w:rsidR="004B44BC" w:rsidRDefault="004B44BC" w:rsidP="00A50EA5">
      <w:r>
        <w:rPr>
          <w:noProof/>
        </w:rPr>
        <w:drawing>
          <wp:inline distT="0" distB="0" distL="0" distR="0" wp14:anchorId="628AF60C" wp14:editId="080E0999">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46F5D9A1" w14:textId="0076A628" w:rsidR="004B44BC" w:rsidRPr="004B44BC" w:rsidRDefault="004B44BC" w:rsidP="00A50EA5">
      <w:pPr>
        <w:pStyle w:val="Caption"/>
        <w:rPr>
          <w:bCs/>
        </w:rPr>
      </w:pPr>
      <w:bookmarkStart w:id="43" w:name="_Toc529065830"/>
      <w:r>
        <w:t xml:space="preserve">Gambar </w:t>
      </w:r>
      <w:r>
        <w:fldChar w:fldCharType="begin"/>
      </w:r>
      <w:r>
        <w:instrText xml:space="preserve"> STYLEREF 2 \s </w:instrText>
      </w:r>
      <w:r>
        <w:fldChar w:fldCharType="separate"/>
      </w:r>
      <w:r>
        <w:rPr>
          <w:noProof/>
          <w:cs/>
        </w:rPr>
        <w:t>‎</w:t>
      </w:r>
      <w:r>
        <w:rPr>
          <w:noProof/>
        </w:rPr>
        <w:t>2.7</w:t>
      </w:r>
      <w:r>
        <w:fldChar w:fldCharType="end"/>
      </w:r>
      <w:r>
        <w:noBreakHyphen/>
      </w:r>
      <w:r>
        <w:fldChar w:fldCharType="begin"/>
      </w:r>
      <w:r>
        <w:instrText xml:space="preserve"> SEQ Gambar \* ARABIC \s 2 </w:instrText>
      </w:r>
      <w:r>
        <w:fldChar w:fldCharType="separate"/>
      </w:r>
      <w:r>
        <w:rPr>
          <w:noProof/>
        </w:rPr>
        <w:t>1</w:t>
      </w:r>
      <w:r>
        <w:fldChar w:fldCharType="end"/>
      </w:r>
      <w:r>
        <w:t xml:space="preserve"> </w:t>
      </w:r>
      <w:r w:rsidRPr="00413D2F">
        <w:rPr>
          <w:b w:val="0"/>
          <w:bCs/>
        </w:rPr>
        <w:t xml:space="preserve">Ilustrasi </w:t>
      </w:r>
      <w:r w:rsidRPr="00413D2F">
        <w:rPr>
          <w:b w:val="0"/>
          <w:bCs/>
          <w:i/>
          <w:iCs w:val="0"/>
        </w:rPr>
        <w:t>k</w:t>
      </w:r>
      <w:r w:rsidRPr="00413D2F">
        <w:rPr>
          <w:b w:val="0"/>
          <w:bCs/>
        </w:rPr>
        <w:t>-</w:t>
      </w:r>
      <w:r w:rsidRPr="00413D2F">
        <w:rPr>
          <w:b w:val="0"/>
          <w:bCs/>
          <w:i/>
          <w:iCs w:val="0"/>
        </w:rPr>
        <w:t>Fold Cross Validation</w:t>
      </w:r>
      <w:bookmarkEnd w:id="43"/>
    </w:p>
    <w:p w14:paraId="1587282E" w14:textId="77777777" w:rsidR="004B44BC" w:rsidRDefault="004B44BC" w:rsidP="00A50EA5"/>
    <w:p w14:paraId="278E0292" w14:textId="62BF30C4" w:rsidR="004B44BC" w:rsidRDefault="004B44BC" w:rsidP="00A50EA5">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Pr="00A039C6">
        <w:rPr>
          <w:i/>
        </w:rPr>
        <w:t>k</w:t>
      </w:r>
      <w:r>
        <w:t xml:space="preserve">-1 kali. Namun metode ini membuat pembelajaran yang dilakukan sebanyak </w:t>
      </w:r>
      <w:r>
        <w:rPr>
          <w:i/>
        </w:rPr>
        <w:t>k</w:t>
      </w:r>
      <w:r>
        <w:t xml:space="preserve"> kali. Dimana menggunakan </w:t>
      </w:r>
      <w:r>
        <w:rPr>
          <w:i/>
        </w:rPr>
        <w:t>k</w:t>
      </w:r>
      <w:r>
        <w:t xml:space="preserve"> kali waktu komputasi. Nilai </w:t>
      </w:r>
      <w:r>
        <w:rPr>
          <w:i/>
        </w:rPr>
        <w:t>k</w:t>
      </w:r>
      <w:r>
        <w:t xml:space="preserve"> yang paling baik digunakan dalam penelitian menurut Kohavi adalah 10 jika dilihat dari variasi data dan bias yang dimiliki </w:t>
      </w:r>
      <w:r>
        <w:fldChar w:fldCharType="begin" w:fldLock="1"/>
      </w:r>
      <w:r>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volume" : "5" }, "uris" : [ "http://www.mendeley.com/documents/?uuid=1d58a355-0a30-4952-838e-43865743eaab" ] } ], "mendeley" : { "formattedCitation" : "(Kohavi, 1995)", "plainTextFormattedCitation" : "(Kohavi, 1995)", "previouslyFormattedCitation" : "(Kohavi, 1995)" }, "properties" : {  }, "schema" : "https://github.com/citation-style-language/schema/raw/master/csl-citation.json" }</w:instrText>
      </w:r>
      <w:r>
        <w:fldChar w:fldCharType="separate"/>
      </w:r>
      <w:r>
        <w:rPr>
          <w:noProof/>
        </w:rPr>
        <w:t>(Kohavi, 1995)</w:t>
      </w:r>
      <w:r>
        <w:fldChar w:fldCharType="end"/>
      </w:r>
      <w:r>
        <w:t>.</w:t>
      </w:r>
    </w:p>
    <w:p w14:paraId="5BBEC510" w14:textId="0BD87448" w:rsidR="00477B2F" w:rsidRDefault="00477B2F" w:rsidP="00477B2F">
      <w:pPr>
        <w:pStyle w:val="Heading2"/>
      </w:pPr>
      <w:r>
        <w:t>Evaluasi Sistem</w:t>
      </w:r>
    </w:p>
    <w:p w14:paraId="7A010235" w14:textId="77777777" w:rsidR="0041744D" w:rsidRDefault="0041744D" w:rsidP="0041744D">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lastRenderedPageBreak/>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402B7310" w14:textId="67A71E60" w:rsidR="00B03653" w:rsidRPr="00B03653" w:rsidRDefault="00B03653" w:rsidP="00B03653">
      <w:pPr>
        <w:pStyle w:val="Caption"/>
        <w:rPr>
          <w:b w:val="0"/>
          <w:bCs/>
        </w:rPr>
      </w:pPr>
      <w:r>
        <w:t xml:space="preserve">Tabel </w:t>
      </w:r>
      <w:r>
        <w:fldChar w:fldCharType="begin"/>
      </w:r>
      <w:r>
        <w:instrText xml:space="preserve"> STYLEREF 2 \s </w:instrText>
      </w:r>
      <w:r>
        <w:fldChar w:fldCharType="separate"/>
      </w:r>
      <w:r>
        <w:rPr>
          <w:noProof/>
          <w:cs/>
        </w:rPr>
        <w:t>‎</w:t>
      </w:r>
      <w:r>
        <w:rPr>
          <w:noProof/>
        </w:rPr>
        <w:t>2.8</w:t>
      </w:r>
      <w:r>
        <w:fldChar w:fldCharType="end"/>
      </w:r>
      <w:r>
        <w:noBreakHyphen/>
      </w:r>
      <w:r>
        <w:fldChar w:fldCharType="begin"/>
      </w:r>
      <w:r>
        <w:instrText xml:space="preserve"> SEQ Tabel \* ARABIC \s 2 </w:instrText>
      </w:r>
      <w:r>
        <w:fldChar w:fldCharType="separate"/>
      </w:r>
      <w:r>
        <w:rPr>
          <w:noProof/>
        </w:rPr>
        <w:t>1</w:t>
      </w:r>
      <w:r>
        <w:fldChar w:fldCharType="end"/>
      </w:r>
      <w:r>
        <w:t xml:space="preserve"> </w:t>
      </w:r>
      <w:r w:rsidRPr="00B03653">
        <w:rPr>
          <w:b w:val="0"/>
          <w:bCs/>
          <w:i/>
          <w:iCs w:val="0"/>
        </w:rPr>
        <w:t>Confusion Matrix</w:t>
      </w:r>
    </w:p>
    <w:p w14:paraId="09F1B365" w14:textId="5FFD1A33" w:rsidR="00477B2F" w:rsidRDefault="00B03653" w:rsidP="00B03653">
      <w:pPr>
        <w:pStyle w:val="Tabel"/>
        <w:jc w:val="center"/>
        <w:rPr>
          <w:lang w:val="en-ID"/>
        </w:rPr>
      </w:pPr>
      <w:r>
        <w:rPr>
          <w:noProof/>
        </w:rPr>
        <w:drawing>
          <wp:inline distT="0" distB="0" distL="0" distR="0" wp14:anchorId="087C733B" wp14:editId="264661D3">
            <wp:extent cx="3691582" cy="110637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047" t="54949" r="33431" b="14389"/>
                    <a:stretch/>
                  </pic:blipFill>
                  <pic:spPr bwMode="auto">
                    <a:xfrm>
                      <a:off x="0" y="0"/>
                      <a:ext cx="3760236" cy="1126955"/>
                    </a:xfrm>
                    <a:prstGeom prst="rect">
                      <a:avLst/>
                    </a:prstGeom>
                    <a:ln>
                      <a:noFill/>
                    </a:ln>
                    <a:extLst>
                      <a:ext uri="{53640926-AAD7-44D8-BBD7-CCE9431645EC}">
                        <a14:shadowObscured xmlns:a14="http://schemas.microsoft.com/office/drawing/2010/main"/>
                      </a:ext>
                    </a:extLst>
                  </pic:spPr>
                </pic:pic>
              </a:graphicData>
            </a:graphic>
          </wp:inline>
        </w:drawing>
      </w:r>
    </w:p>
    <w:p w14:paraId="36CED717" w14:textId="77777777" w:rsidR="001C7DA8" w:rsidRDefault="001C7DA8" w:rsidP="001C7DA8">
      <w:r>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instrText>ADDIN CSL_CITATION { "citationItems" : [ { "id" : "ITEM-1", "itemData" : { "DOI" : "10.1007/978-3-540-79299-4_7", "ISBN" : "978-3-540-79298-7", "abstract" : "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u2019s cluster. Extensive experiments show the effectiveness of the proposed method in missing value imputation task.", "author" : [ { "dropping-particle" : "", "family" : "Zhang", "given" : "S.", "non-dropping-particle" : "", "parse-names" : false, "suffix" : "" }, { "dropping-particle" : "", "family" : "Zhang", "given" : "J.", "non-dropping-particle" : "", "parse-names" : false, "suffix" : "" }, { "dropping-particle" : "", "family" : "Zhu", "given" : "Xiaofeng", "non-dropping-particle" : "", "parse-names" : false, "suffix" : "" }, { "dropping-particle" : "", "family" : "Qin", "given" : "Yongsong", "non-dropping-particle" : "", "parse-names" : false, "suffix" : "" }, { "dropping-particle" : "", "family" : "Zhang", "given" : "Chengqi", "non-dropping-particle" : "", "parse-names" : false, "suffix" : "" } ], "container-title" : "Transactions on computational science I", "id" : "ITEM-1", "issue" : "60496327", "issued" : { "date-parts" : [ [ "2008" ] ] }, "page" : "128\u2013138", "title" : "Missing value imputation based on data clustering", "type" : "article-journal" }, "uris" : [ "http://www.mendeley.com/documents/?uuid=f331c61b-2378-4daf-ad87-dc9b3d4cde82" ] } ], "mendeley" : { "formattedCitation" : "(Zhang &lt;i&gt;et al.&lt;/i&gt;, 2008)", "plainTextFormattedCitation" : "(Zhang et al., 2008)", "previouslyFormattedCitation" : "(Zhang &lt;i&gt;et al.&lt;/i&gt;, 2008)" }, "properties" : {  }, "schema" : "https://github.com/citation-style-language/schema/raw/master/csl-citation.json" }</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 xml:space="preserve">(persamaan 2.8-1) dan </w:t>
      </w:r>
      <w:r>
        <w:rPr>
          <w:i/>
        </w:rPr>
        <w:t>specificity</w:t>
      </w:r>
      <w:r>
        <w:t xml:space="preserve"> (persamaan 2.8-2) jika telah didapatkan </w:t>
      </w:r>
      <w:r>
        <w:rPr>
          <w:i/>
        </w:rPr>
        <w:t>confusion matrix</w:t>
      </w:r>
      <w:r>
        <w:t>:</w:t>
      </w:r>
    </w:p>
    <w:p w14:paraId="381E4DB8" w14:textId="77777777" w:rsidR="001C7DA8" w:rsidRPr="0080401A" w:rsidRDefault="001C7DA8" w:rsidP="001C7DA8">
      <w:pPr>
        <w:keepNext/>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5AACDA4E" w14:textId="4D8BA259" w:rsidR="001C7DA8" w:rsidRPr="00C34E8B" w:rsidRDefault="001C7DA8" w:rsidP="001C7DA8">
      <w:pPr>
        <w:pStyle w:val="Caption"/>
        <w:rPr>
          <w:b w:val="0"/>
          <w:bCs/>
        </w:rPr>
      </w:pPr>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8</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C34E8B">
        <w:t xml:space="preserve"> </w:t>
      </w:r>
      <w:r w:rsidR="00F11AD7">
        <w:rPr>
          <w:b w:val="0"/>
          <w:bCs/>
        </w:rPr>
        <w:t>Perhitungan</w:t>
      </w:r>
      <w:r w:rsidR="00C34E8B">
        <w:rPr>
          <w:b w:val="0"/>
          <w:bCs/>
        </w:rPr>
        <w:t xml:space="preserve"> </w:t>
      </w:r>
      <w:r w:rsidR="00C34E8B" w:rsidRPr="00C34E8B">
        <w:rPr>
          <w:b w:val="0"/>
          <w:bCs/>
          <w:i/>
          <w:iCs w:val="0"/>
        </w:rPr>
        <w:t>Sensitivity</w:t>
      </w:r>
    </w:p>
    <w:p w14:paraId="343FCAB6" w14:textId="77777777" w:rsidR="001C7DA8" w:rsidRDefault="001C7DA8" w:rsidP="001C7DA8"/>
    <w:p w14:paraId="0E5082EF" w14:textId="77777777" w:rsidR="001C7DA8" w:rsidRPr="0080401A" w:rsidRDefault="001C7DA8" w:rsidP="00AC5409">
      <w:pPr>
        <w:keepNext/>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5DA04733" w14:textId="3AECF95B" w:rsidR="00AC5409" w:rsidRPr="00AC5409" w:rsidRDefault="00AC5409" w:rsidP="00AC5409">
      <w:pPr>
        <w:pStyle w:val="Caption"/>
        <w:rPr>
          <w:b w:val="0"/>
          <w:bCs/>
          <w:i/>
          <w:iCs w:val="0"/>
        </w:rPr>
      </w:pPr>
      <w:r>
        <w:t xml:space="preserve">Persamaan </w:t>
      </w:r>
      <w:r>
        <w:fldChar w:fldCharType="begin"/>
      </w:r>
      <w:r>
        <w:instrText xml:space="preserve"> STYLEREF 2 \s </w:instrText>
      </w:r>
      <w:r>
        <w:fldChar w:fldCharType="separate"/>
      </w:r>
      <w:r>
        <w:rPr>
          <w:noProof/>
          <w:cs/>
        </w:rPr>
        <w:t>‎</w:t>
      </w:r>
      <w:r>
        <w:rPr>
          <w:noProof/>
        </w:rPr>
        <w:t>2.8</w:t>
      </w:r>
      <w:r>
        <w:fldChar w:fldCharType="end"/>
      </w:r>
      <w:r>
        <w:noBreakHyphen/>
      </w:r>
      <w:r>
        <w:fldChar w:fldCharType="begin"/>
      </w:r>
      <w:r>
        <w:instrText xml:space="preserve"> SEQ Persamaan \* ARABIC \s 2 </w:instrText>
      </w:r>
      <w:r>
        <w:fldChar w:fldCharType="separate"/>
      </w:r>
      <w:r>
        <w:rPr>
          <w:noProof/>
        </w:rPr>
        <w:t>2</w:t>
      </w:r>
      <w:r>
        <w:fldChar w:fldCharType="end"/>
      </w:r>
      <w:r>
        <w:t xml:space="preserve"> </w:t>
      </w:r>
      <w:r w:rsidR="00F11AD7">
        <w:rPr>
          <w:b w:val="0"/>
          <w:bCs/>
        </w:rPr>
        <w:t>Perhitungan</w:t>
      </w:r>
      <w:r>
        <w:rPr>
          <w:b w:val="0"/>
          <w:bCs/>
        </w:rPr>
        <w:t xml:space="preserve"> </w:t>
      </w:r>
      <w:r>
        <w:rPr>
          <w:b w:val="0"/>
          <w:bCs/>
          <w:i/>
          <w:iCs w:val="0"/>
        </w:rPr>
        <w:t>Specifity</w:t>
      </w:r>
    </w:p>
    <w:p w14:paraId="41BBC3FF" w14:textId="3D3DA31D" w:rsidR="001C7DA8" w:rsidRDefault="001C7DA8" w:rsidP="001C7DA8">
      <w:pPr>
        <w:jc w:val="center"/>
        <w:rPr>
          <w:noProof/>
        </w:rPr>
      </w:pPr>
    </w:p>
    <w:p w14:paraId="0BE31263" w14:textId="77777777" w:rsidR="00B41B95" w:rsidRPr="00477B2F" w:rsidRDefault="00B41B95" w:rsidP="00BB2BA0">
      <w:pPr>
        <w:rPr>
          <w:lang w:val="en-ID"/>
        </w:rPr>
      </w:pPr>
    </w:p>
    <w:p w14:paraId="56106CC1" w14:textId="77777777" w:rsidR="00963E93" w:rsidRPr="00963E93" w:rsidRDefault="00963E93" w:rsidP="00A50EA5"/>
    <w:p w14:paraId="03CEEF75" w14:textId="34C4FDF9" w:rsidR="007B38C2" w:rsidRPr="00911064" w:rsidRDefault="00911064" w:rsidP="00A50EA5">
      <w:pPr>
        <w:rPr>
          <w:szCs w:val="18"/>
          <w:lang w:val="en-ID"/>
        </w:rPr>
      </w:pPr>
      <w:r>
        <w:rPr>
          <w:lang w:val="en-ID"/>
        </w:rPr>
        <w:br w:type="page"/>
      </w:r>
    </w:p>
    <w:p w14:paraId="5006AEFF" w14:textId="6682F141" w:rsidR="007B38C2" w:rsidRDefault="00DE05CF" w:rsidP="00AE0188">
      <w:pPr>
        <w:pStyle w:val="Heading1"/>
        <w:ind w:left="0" w:firstLine="0"/>
      </w:pPr>
      <w:r>
        <w:lastRenderedPageBreak/>
        <w:br/>
      </w:r>
      <w:bookmarkStart w:id="44" w:name="_Toc529065787"/>
      <w:bookmarkStart w:id="45" w:name="_GoBack"/>
      <w:bookmarkEnd w:id="45"/>
      <w:r w:rsidR="007B38C2">
        <w:t>C</w:t>
      </w:r>
      <w:bookmarkEnd w:id="44"/>
    </w:p>
    <w:p w14:paraId="2B744A13" w14:textId="62CF1246" w:rsidR="007B38C2" w:rsidRDefault="00320118" w:rsidP="00A50EA5">
      <w:pPr>
        <w:pStyle w:val="Heading2"/>
      </w:pPr>
      <w:bookmarkStart w:id="46" w:name="_Toc529065788"/>
      <w:r>
        <w:t>A</w:t>
      </w:r>
      <w:r w:rsidR="003E7F81">
        <w:t>sd</w:t>
      </w:r>
      <w:bookmarkEnd w:id="46"/>
    </w:p>
    <w:p w14:paraId="47F5A1AB" w14:textId="4261773B" w:rsidR="00320118" w:rsidRDefault="00320118" w:rsidP="00A50EA5">
      <w:pPr>
        <w:rPr>
          <w:lang w:val="en-ID"/>
        </w:rPr>
      </w:pPr>
      <w:r>
        <w:rPr>
          <w:lang w:val="en-ID"/>
        </w:rPr>
        <w:br w:type="page"/>
      </w:r>
    </w:p>
    <w:p w14:paraId="79A639DC" w14:textId="0DE04DFF" w:rsidR="001215FC" w:rsidRDefault="00502DB3" w:rsidP="00A50EA5">
      <w:pPr>
        <w:pStyle w:val="Heading1"/>
      </w:pPr>
      <w:bookmarkStart w:id="47" w:name="_Toc529065789"/>
      <w:r>
        <w:lastRenderedPageBreak/>
        <w:t>DAFTAR PUSTAKA</w:t>
      </w:r>
      <w:bookmarkEnd w:id="47"/>
    </w:p>
    <w:p w14:paraId="711CDE2A" w14:textId="77777777" w:rsidR="00DA6FCB" w:rsidRPr="00DA6FCB" w:rsidRDefault="00DA6FCB" w:rsidP="00A50EA5">
      <w:pPr>
        <w:rPr>
          <w:lang w:val="en-ID"/>
        </w:rPr>
      </w:pPr>
    </w:p>
    <w:p w14:paraId="7A79D494" w14:textId="36EF033C" w:rsidR="007870BF" w:rsidRPr="007870BF" w:rsidRDefault="00182A99" w:rsidP="00A50EA5">
      <w:pPr>
        <w:pStyle w:val="DafPus"/>
        <w:rPr>
          <w:noProof/>
        </w:rPr>
      </w:pPr>
      <w:r>
        <w:rPr>
          <w:lang w:val="en-ID"/>
        </w:rPr>
        <w:fldChar w:fldCharType="begin" w:fldLock="1"/>
      </w:r>
      <w:r>
        <w:rPr>
          <w:lang w:val="en-ID"/>
        </w:rPr>
        <w:instrText xml:space="preserve">ADDIN Mendeley Bibliography CSL_BIBLIOGRAPHY </w:instrText>
      </w:r>
      <w:r>
        <w:rPr>
          <w:lang w:val="en-ID"/>
        </w:rPr>
        <w:fldChar w:fldCharType="separate"/>
      </w:r>
      <w:r w:rsidR="007870BF" w:rsidRPr="007870BF">
        <w:rPr>
          <w:noProof/>
        </w:rPr>
        <w:t xml:space="preserve">Elkan, C. (2010) </w:t>
      </w:r>
      <w:r w:rsidR="007870BF" w:rsidRPr="007870BF">
        <w:rPr>
          <w:i/>
          <w:iCs/>
          <w:noProof/>
        </w:rPr>
        <w:t>Predictive analytics and data mining</w:t>
      </w:r>
      <w:r w:rsidR="007870BF" w:rsidRPr="007870BF">
        <w:rPr>
          <w:noProof/>
        </w:rPr>
        <w:t xml:space="preserve">, </w:t>
      </w:r>
      <w:r w:rsidR="007870BF" w:rsidRPr="007870BF">
        <w:rPr>
          <w:i/>
          <w:iCs/>
          <w:noProof/>
        </w:rPr>
        <w:t>Npl</w:t>
      </w:r>
      <w:r w:rsidR="007870BF" w:rsidRPr="007870BF">
        <w:rPr>
          <w:noProof/>
        </w:rPr>
        <w:t>. Tersedia pada: http://www.mendeley.com/research/data-mining-and-predictive-analysis/.</w:t>
      </w:r>
    </w:p>
    <w:p w14:paraId="2EDD2801" w14:textId="77777777" w:rsidR="007870BF" w:rsidRPr="007870BF" w:rsidRDefault="007870BF" w:rsidP="00A50EA5">
      <w:pPr>
        <w:pStyle w:val="DafPus"/>
        <w:rPr>
          <w:noProof/>
        </w:rPr>
      </w:pPr>
      <w:r w:rsidRPr="007870BF">
        <w:rPr>
          <w:noProof/>
        </w:rPr>
        <w:t>Fakhruddin, A. (2013) “Faktor-Faktor Penyebab Penyakit Ginjal Kronik Di Rsup Dr Kariadi Semarang Periode 2008-2012.”</w:t>
      </w:r>
    </w:p>
    <w:p w14:paraId="75547A1D" w14:textId="77777777" w:rsidR="007870BF" w:rsidRPr="007870BF" w:rsidRDefault="007870BF" w:rsidP="00A50EA5">
      <w:pPr>
        <w:pStyle w:val="DafPus"/>
        <w:rPr>
          <w:noProof/>
        </w:rPr>
      </w:pPr>
      <w:r w:rsidRPr="007870BF">
        <w:rPr>
          <w:noProof/>
        </w:rPr>
        <w:t xml:space="preserve">Fayyad, U., Piatetsky-Shapiro, G. dan Smyth, P. (1996) “From Data Mining to Knowledge Discovery in Databases,” </w:t>
      </w:r>
      <w:r w:rsidRPr="007870BF">
        <w:rPr>
          <w:i/>
          <w:iCs/>
          <w:noProof/>
        </w:rPr>
        <w:t>AI Magazine</w:t>
      </w:r>
      <w:r w:rsidRPr="007870BF">
        <w:rPr>
          <w:noProof/>
        </w:rPr>
        <w:t>, 17(3), hal. 37. doi: 10.1609/aimag.v17i3.1230.</w:t>
      </w:r>
    </w:p>
    <w:p w14:paraId="44DD9CE0" w14:textId="77777777" w:rsidR="007870BF" w:rsidRPr="007870BF" w:rsidRDefault="007870BF" w:rsidP="00A50EA5">
      <w:pPr>
        <w:pStyle w:val="DafPus"/>
        <w:rPr>
          <w:noProof/>
        </w:rPr>
      </w:pPr>
      <w:r w:rsidRPr="007870BF">
        <w:rPr>
          <w:noProof/>
        </w:rPr>
        <w:t xml:space="preserve">Gerard, E. D. (2012) “Simplifying a Multiple Regression Equation,” </w:t>
      </w:r>
      <w:r w:rsidRPr="007870BF">
        <w:rPr>
          <w:i/>
          <w:iCs/>
          <w:noProof/>
        </w:rPr>
        <w:t>The Little Handbook of Statistical Practice</w:t>
      </w:r>
      <w:r w:rsidRPr="007870BF">
        <w:rPr>
          <w:noProof/>
        </w:rPr>
        <w:t>, hal. 1–9.</w:t>
      </w:r>
    </w:p>
    <w:p w14:paraId="04D81E69" w14:textId="77777777" w:rsidR="007870BF" w:rsidRPr="007870BF" w:rsidRDefault="007870BF" w:rsidP="00A50EA5">
      <w:pPr>
        <w:pStyle w:val="DafPus"/>
        <w:rPr>
          <w:noProof/>
        </w:rPr>
      </w:pPr>
      <w:r w:rsidRPr="007870BF">
        <w:rPr>
          <w:noProof/>
        </w:rPr>
        <w:t xml:space="preserve">Hermawanti, L. dan Rabiha, S. G. (2014) “Penggabungan Algoritma Backward Elimination Dan K-Nearest Neighbor untuk Mendiagnosis Penyakit Jantung,” </w:t>
      </w:r>
      <w:r w:rsidRPr="007870BF">
        <w:rPr>
          <w:i/>
          <w:iCs/>
          <w:noProof/>
        </w:rPr>
        <w:t>Prosiding SNST</w:t>
      </w:r>
      <w:r w:rsidRPr="007870BF">
        <w:rPr>
          <w:noProof/>
        </w:rPr>
        <w:t>, hal. 7–12.</w:t>
      </w:r>
    </w:p>
    <w:p w14:paraId="72135E3C" w14:textId="77777777" w:rsidR="007870BF" w:rsidRPr="007870BF" w:rsidRDefault="007870BF" w:rsidP="00A50EA5">
      <w:pPr>
        <w:pStyle w:val="DafPus"/>
        <w:rPr>
          <w:noProof/>
        </w:rPr>
      </w:pPr>
      <w:r w:rsidRPr="007870BF">
        <w:rPr>
          <w:noProof/>
        </w:rPr>
        <w:t xml:space="preserve">Jadhav, S. D. dan Channe, H. P. (2013) “Comparative Study of K-NN, Naive Bayes and Decision Tree Classification Techniques,” </w:t>
      </w:r>
      <w:r w:rsidRPr="007870BF">
        <w:rPr>
          <w:i/>
          <w:iCs/>
          <w:noProof/>
        </w:rPr>
        <w:t>International Journal of Science and Research (IJSR)</w:t>
      </w:r>
      <w:r w:rsidRPr="007870BF">
        <w:rPr>
          <w:noProof/>
        </w:rPr>
        <w:t>, 14611(1), hal. 2319–7064. Tersedia pada: www.ijsr.net.</w:t>
      </w:r>
    </w:p>
    <w:p w14:paraId="6C13178F" w14:textId="77777777" w:rsidR="007870BF" w:rsidRPr="007870BF" w:rsidRDefault="007870BF" w:rsidP="00A50EA5">
      <w:pPr>
        <w:pStyle w:val="DafPus"/>
        <w:rPr>
          <w:noProof/>
        </w:rPr>
      </w:pPr>
      <w:r w:rsidRPr="007870BF">
        <w:rPr>
          <w:noProof/>
        </w:rPr>
        <w:t xml:space="preserve">Karyono, G. (2016) “Analisis Tektnik Data Mining ‘Algoritma C4.5 dan K-Nereset Neighbor’ untuk Mendiagnosa Penyakit Diabetes Mellitus,” </w:t>
      </w:r>
      <w:r w:rsidRPr="007870BF">
        <w:rPr>
          <w:i/>
          <w:iCs/>
          <w:noProof/>
        </w:rPr>
        <w:t>Seminar Nasional Teknologi Informasi</w:t>
      </w:r>
      <w:r w:rsidRPr="007870BF">
        <w:rPr>
          <w:noProof/>
        </w:rPr>
        <w:t>, hal. 77–82. Tersedia pada: http://news.palcomtech.com/wp-content/uploads/downloads/2016/06/IT13_Giat-Karyono.pdf.</w:t>
      </w:r>
    </w:p>
    <w:p w14:paraId="337BBB37" w14:textId="77777777" w:rsidR="007870BF" w:rsidRPr="007870BF" w:rsidRDefault="007870BF" w:rsidP="00A50EA5">
      <w:pPr>
        <w:pStyle w:val="DafPus"/>
        <w:rPr>
          <w:noProof/>
        </w:rPr>
      </w:pPr>
      <w:r w:rsidRPr="007870BF">
        <w:rPr>
          <w:noProof/>
        </w:rPr>
        <w:t xml:space="preserve">Kemenkes (2017) </w:t>
      </w:r>
      <w:r w:rsidRPr="007870BF">
        <w:rPr>
          <w:i/>
          <w:iCs/>
          <w:noProof/>
        </w:rPr>
        <w:t>InfoDATIN</w:t>
      </w:r>
      <w:r w:rsidRPr="007870BF">
        <w:rPr>
          <w:noProof/>
        </w:rPr>
        <w:t>. Kementrian Kesehatan RI.</w:t>
      </w:r>
    </w:p>
    <w:p w14:paraId="2CCA06F9" w14:textId="77777777" w:rsidR="007870BF" w:rsidRPr="007870BF" w:rsidRDefault="007870BF" w:rsidP="00A50EA5">
      <w:pPr>
        <w:pStyle w:val="DafPus"/>
        <w:rPr>
          <w:noProof/>
        </w:rPr>
      </w:pPr>
      <w:r w:rsidRPr="007870BF">
        <w:rPr>
          <w:noProof/>
        </w:rPr>
        <w:t xml:space="preserve">Kumari, B. dan Swarnkar, T. (2011) “Filter versus Wrapper Feature Subset Selection in Large Dimensionality Microarray : A Review,” </w:t>
      </w:r>
      <w:r w:rsidRPr="007870BF">
        <w:rPr>
          <w:i/>
          <w:iCs/>
          <w:noProof/>
        </w:rPr>
        <w:t>International Journal of Computer Science and Information Technologies</w:t>
      </w:r>
      <w:r w:rsidRPr="007870BF">
        <w:rPr>
          <w:noProof/>
        </w:rPr>
        <w:t>, 2(3), hal. 1048–1053.</w:t>
      </w:r>
    </w:p>
    <w:p w14:paraId="5D7A37B3" w14:textId="77777777" w:rsidR="007870BF" w:rsidRPr="007870BF" w:rsidRDefault="007870BF" w:rsidP="00A50EA5">
      <w:pPr>
        <w:pStyle w:val="DafPus"/>
        <w:rPr>
          <w:noProof/>
        </w:rPr>
      </w:pPr>
      <w:r w:rsidRPr="007870BF">
        <w:rPr>
          <w:noProof/>
        </w:rPr>
        <w:t>Kutner, M. H. et al. (2004) Applied Linear Statistical Models Fifth Edition. 5 ed. McGraw-Hill/Irwin.</w:t>
      </w:r>
    </w:p>
    <w:p w14:paraId="34B7C58A" w14:textId="77777777" w:rsidR="007870BF" w:rsidRPr="007870BF" w:rsidRDefault="007870BF" w:rsidP="00A50EA5">
      <w:pPr>
        <w:pStyle w:val="DafPus"/>
        <w:rPr>
          <w:noProof/>
        </w:rPr>
      </w:pPr>
      <w:r w:rsidRPr="007870BF">
        <w:rPr>
          <w:noProof/>
        </w:rPr>
        <w:t xml:space="preserve">Noori, R. </w:t>
      </w:r>
      <w:r w:rsidRPr="007870BF">
        <w:rPr>
          <w:i/>
          <w:iCs/>
          <w:noProof/>
        </w:rPr>
        <w:t>et al.</w:t>
      </w:r>
      <w:r w:rsidRPr="007870BF">
        <w:rPr>
          <w:noProof/>
        </w:rPr>
        <w:t xml:space="preserve"> (2011) “Assessment of input variables determination on the SVM model performance using PCA, Gamma test, and forward selection techniques for monthly stream flow prediction,” </w:t>
      </w:r>
      <w:r w:rsidRPr="007870BF">
        <w:rPr>
          <w:i/>
          <w:iCs/>
          <w:noProof/>
        </w:rPr>
        <w:t>Journal of Hydrology</w:t>
      </w:r>
      <w:r w:rsidRPr="007870BF">
        <w:rPr>
          <w:noProof/>
        </w:rPr>
        <w:t>. Elsevier B.V., 401(3–4), hal. 177–189. doi: 10.1016/j.jhydrol.2011.02.021.</w:t>
      </w:r>
    </w:p>
    <w:p w14:paraId="09220E1C" w14:textId="77777777" w:rsidR="007870BF" w:rsidRPr="007870BF" w:rsidRDefault="007870BF" w:rsidP="00A50EA5">
      <w:pPr>
        <w:pStyle w:val="DafPus"/>
        <w:rPr>
          <w:noProof/>
        </w:rPr>
      </w:pPr>
      <w:r w:rsidRPr="007870BF">
        <w:rPr>
          <w:noProof/>
        </w:rPr>
        <w:t xml:space="preserve">Shafique, U. dan Qaiser, H. (2014) “A Comparative Study of Data Mining Process </w:t>
      </w:r>
      <w:r w:rsidRPr="007870BF">
        <w:rPr>
          <w:noProof/>
        </w:rPr>
        <w:lastRenderedPageBreak/>
        <w:t xml:space="preserve">Models ( KDD , CRISP-DM and SEMMA ),” </w:t>
      </w:r>
      <w:r w:rsidRPr="007870BF">
        <w:rPr>
          <w:i/>
          <w:iCs/>
          <w:noProof/>
        </w:rPr>
        <w:t>International Journal of Innovation and Scientific Research</w:t>
      </w:r>
      <w:r w:rsidRPr="007870BF">
        <w:rPr>
          <w:noProof/>
        </w:rPr>
        <w:t>, 12(1), hal. 217–222. Tersedia pada: http://www.ijisr.issr-journals.org/.</w:t>
      </w:r>
    </w:p>
    <w:p w14:paraId="7A840CE1" w14:textId="77777777" w:rsidR="007870BF" w:rsidRPr="007870BF" w:rsidRDefault="007870BF" w:rsidP="00A50EA5">
      <w:pPr>
        <w:pStyle w:val="DafPus"/>
        <w:rPr>
          <w:noProof/>
        </w:rPr>
      </w:pPr>
      <w:r w:rsidRPr="007870BF">
        <w:rPr>
          <w:noProof/>
        </w:rPr>
        <w:t>Sinha, P. sinha; P. (2015) “Comparative Study of Chronic Kidney Disease Prediction using KNN and SVM,” 4(12), hal. 608–612. doi: 10.17577/IJERTV4IS120622.</w:t>
      </w:r>
    </w:p>
    <w:p w14:paraId="6CF22C14" w14:textId="2D9A030C" w:rsidR="00182A99" w:rsidRPr="00182A99" w:rsidRDefault="00182A99" w:rsidP="00A50EA5">
      <w:pPr>
        <w:rPr>
          <w:lang w:val="en-ID"/>
        </w:rPr>
      </w:pPr>
      <w:r>
        <w:rPr>
          <w:lang w:val="en-ID"/>
        </w:rPr>
        <w:fldChar w:fldCharType="end"/>
      </w:r>
    </w:p>
    <w:p w14:paraId="3027E621" w14:textId="6EC0EDDD" w:rsidR="00320118" w:rsidRPr="00320118" w:rsidRDefault="00320118" w:rsidP="00A50EA5">
      <w:pPr>
        <w:rPr>
          <w:lang w:val="en-ID"/>
        </w:rPr>
      </w:pPr>
    </w:p>
    <w:sectPr w:rsidR="00320118" w:rsidRPr="00320118" w:rsidSect="00A410A5">
      <w:footerReference w:type="first" r:id="rId20"/>
      <w:pgSz w:w="11906" w:h="16838"/>
      <w:pgMar w:top="1701" w:right="1418"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A421F" w14:textId="77777777" w:rsidR="007A3EF8" w:rsidRDefault="007A3EF8" w:rsidP="00A50EA5">
      <w:r>
        <w:separator/>
      </w:r>
    </w:p>
    <w:p w14:paraId="47174E51" w14:textId="77777777" w:rsidR="007A3EF8" w:rsidRDefault="007A3EF8" w:rsidP="00A50EA5"/>
    <w:p w14:paraId="642455F6" w14:textId="77777777" w:rsidR="007A3EF8" w:rsidRDefault="007A3EF8" w:rsidP="00A50EA5"/>
    <w:p w14:paraId="6102A4B8" w14:textId="77777777" w:rsidR="007A3EF8" w:rsidRDefault="007A3EF8" w:rsidP="00A50EA5"/>
    <w:p w14:paraId="3D760554" w14:textId="77777777" w:rsidR="007A3EF8" w:rsidRDefault="007A3EF8" w:rsidP="00A50EA5"/>
  </w:endnote>
  <w:endnote w:type="continuationSeparator" w:id="0">
    <w:p w14:paraId="589AEE7F" w14:textId="77777777" w:rsidR="007A3EF8" w:rsidRDefault="007A3EF8" w:rsidP="00A50EA5">
      <w:r>
        <w:continuationSeparator/>
      </w:r>
    </w:p>
    <w:p w14:paraId="4ABC63AA" w14:textId="77777777" w:rsidR="007A3EF8" w:rsidRDefault="007A3EF8" w:rsidP="00A50EA5"/>
    <w:p w14:paraId="38484F51" w14:textId="77777777" w:rsidR="007A3EF8" w:rsidRDefault="007A3EF8" w:rsidP="00A50EA5"/>
    <w:p w14:paraId="4917B91B" w14:textId="77777777" w:rsidR="007A3EF8" w:rsidRDefault="007A3EF8" w:rsidP="00A50EA5"/>
    <w:p w14:paraId="2E25231E" w14:textId="77777777" w:rsidR="007A3EF8" w:rsidRDefault="007A3EF8" w:rsidP="00A50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9311025"/>
      <w:docPartObj>
        <w:docPartGallery w:val="Page Numbers (Bottom of Page)"/>
        <w:docPartUnique/>
      </w:docPartObj>
    </w:sdtPr>
    <w:sdtEndPr>
      <w:rPr>
        <w:noProof/>
      </w:rPr>
    </w:sdtEndPr>
    <w:sdtContent>
      <w:p w14:paraId="2E542DF8" w14:textId="007FF59D" w:rsidR="00D15953" w:rsidRDefault="00D159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02247" w14:textId="77777777" w:rsidR="00D15953" w:rsidRDefault="00D15953" w:rsidP="00A5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521380"/>
      <w:docPartObj>
        <w:docPartGallery w:val="Page Numbers (Bottom of Page)"/>
        <w:docPartUnique/>
      </w:docPartObj>
    </w:sdtPr>
    <w:sdtEndPr>
      <w:rPr>
        <w:noProof/>
      </w:rPr>
    </w:sdtEndPr>
    <w:sdtContent>
      <w:p w14:paraId="3A6FDC81" w14:textId="77777777" w:rsidR="00D15953" w:rsidRDefault="00D15953"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706B159B" w14:textId="77777777" w:rsidR="00D15953" w:rsidRDefault="00D15953" w:rsidP="00A50E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182959"/>
      <w:docPartObj>
        <w:docPartGallery w:val="Page Numbers (Bottom of Page)"/>
        <w:docPartUnique/>
      </w:docPartObj>
    </w:sdtPr>
    <w:sdtEndPr>
      <w:rPr>
        <w:noProof/>
      </w:rPr>
    </w:sdtEndPr>
    <w:sdtContent>
      <w:p w14:paraId="523B47C9" w14:textId="77777777" w:rsidR="00D15953" w:rsidRDefault="00D15953"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473DD312" w14:textId="77777777" w:rsidR="00D15953" w:rsidRDefault="00D15953" w:rsidP="00A50EA5">
    <w:pPr>
      <w:pStyle w:val="Footer"/>
    </w:pPr>
  </w:p>
  <w:p w14:paraId="40C1BB30" w14:textId="77777777" w:rsidR="00D15953" w:rsidRDefault="00D15953" w:rsidP="00A50EA5"/>
  <w:p w14:paraId="1ED2C12C" w14:textId="77777777" w:rsidR="00D15953" w:rsidRDefault="00D15953" w:rsidP="00A50EA5"/>
  <w:p w14:paraId="383CCED1" w14:textId="77777777" w:rsidR="00D15953" w:rsidRDefault="00D15953" w:rsidP="00A50EA5"/>
  <w:p w14:paraId="5D72DD30" w14:textId="77777777" w:rsidR="00D15953" w:rsidRDefault="00D15953" w:rsidP="00A50E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03507" w14:textId="77777777" w:rsidR="007A3EF8" w:rsidRDefault="007A3EF8" w:rsidP="00A50EA5">
      <w:r>
        <w:separator/>
      </w:r>
    </w:p>
    <w:p w14:paraId="537F30E6" w14:textId="77777777" w:rsidR="007A3EF8" w:rsidRDefault="007A3EF8" w:rsidP="00A50EA5"/>
    <w:p w14:paraId="5183BBD9" w14:textId="77777777" w:rsidR="007A3EF8" w:rsidRDefault="007A3EF8" w:rsidP="00A50EA5"/>
    <w:p w14:paraId="45CA5AEF" w14:textId="77777777" w:rsidR="007A3EF8" w:rsidRDefault="007A3EF8" w:rsidP="00A50EA5"/>
    <w:p w14:paraId="7F0F5A43" w14:textId="77777777" w:rsidR="007A3EF8" w:rsidRDefault="007A3EF8" w:rsidP="00A50EA5"/>
  </w:footnote>
  <w:footnote w:type="continuationSeparator" w:id="0">
    <w:p w14:paraId="1C569400" w14:textId="77777777" w:rsidR="007A3EF8" w:rsidRDefault="007A3EF8" w:rsidP="00A50EA5">
      <w:r>
        <w:continuationSeparator/>
      </w:r>
    </w:p>
    <w:p w14:paraId="4078942C" w14:textId="77777777" w:rsidR="007A3EF8" w:rsidRDefault="007A3EF8" w:rsidP="00A50EA5"/>
    <w:p w14:paraId="6CD94375" w14:textId="77777777" w:rsidR="007A3EF8" w:rsidRDefault="007A3EF8" w:rsidP="00A50EA5"/>
    <w:p w14:paraId="65FDD9C9" w14:textId="77777777" w:rsidR="007A3EF8" w:rsidRDefault="007A3EF8" w:rsidP="00A50EA5"/>
    <w:p w14:paraId="5698DEA4" w14:textId="77777777" w:rsidR="007A3EF8" w:rsidRDefault="007A3EF8" w:rsidP="00A50E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CD87A34"/>
    <w:multiLevelType w:val="hybridMultilevel"/>
    <w:tmpl w:val="FB1AAD0C"/>
    <w:lvl w:ilvl="0" w:tplc="38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10EF4867"/>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34A43CDB"/>
    <w:multiLevelType w:val="hybridMultilevel"/>
    <w:tmpl w:val="A44A290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80596"/>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6" w15:restartNumberingAfterBreak="0">
    <w:nsid w:val="38682AC7"/>
    <w:multiLevelType w:val="multilevel"/>
    <w:tmpl w:val="F5020FD2"/>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 w15:restartNumberingAfterBreak="0">
    <w:nsid w:val="4E1124F1"/>
    <w:multiLevelType w:val="multilevel"/>
    <w:tmpl w:val="2CFC0D1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5DC92106"/>
    <w:multiLevelType w:val="hybridMultilevel"/>
    <w:tmpl w:val="1D0A7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E9807AE"/>
    <w:multiLevelType w:val="multilevel"/>
    <w:tmpl w:val="EC56245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78E95835"/>
    <w:multiLevelType w:val="multilevel"/>
    <w:tmpl w:val="56B26E9C"/>
    <w:lvl w:ilvl="0">
      <w:start w:val="1"/>
      <w:numFmt w:val="upperRoman"/>
      <w:suff w:val="nothing"/>
      <w:lvlText w:val="BAB %1"/>
      <w:lvlJc w:val="left"/>
      <w:pPr>
        <w:ind w:left="0" w:firstLine="0"/>
      </w:pPr>
      <w:rPr>
        <w:rFonts w:asciiTheme="majorHAnsi" w:hAnsiTheme="majorHAnsi" w:hint="default"/>
        <w:b/>
        <w:i w:val="0"/>
        <w:sz w:val="28"/>
      </w:rPr>
    </w:lvl>
    <w:lvl w:ilvl="1">
      <w:start w:val="1"/>
      <w:numFmt w:val="decimal"/>
      <w:isLgl/>
      <w:lvlText w:val="%1.%2."/>
      <w:lvlJc w:val="left"/>
      <w:pPr>
        <w:tabs>
          <w:tab w:val="num" w:pos="851"/>
        </w:tabs>
        <w:ind w:left="851" w:hanging="851"/>
      </w:pPr>
      <w:rPr>
        <w:rFonts w:hint="default"/>
        <w:sz w:val="24"/>
      </w:rPr>
    </w:lvl>
    <w:lvl w:ilvl="2">
      <w:start w:val="1"/>
      <w:numFmt w:val="decimal"/>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num w:numId="1">
    <w:abstractNumId w:val="6"/>
  </w:num>
  <w:num w:numId="2">
    <w:abstractNumId w:val="13"/>
  </w:num>
  <w:num w:numId="3">
    <w:abstractNumId w:val="8"/>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5"/>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
  </w:num>
  <w:num w:numId="15">
    <w:abstractNumId w:val="14"/>
  </w:num>
  <w:num w:numId="16">
    <w:abstractNumId w:val="3"/>
  </w:num>
  <w:num w:numId="17">
    <w:abstractNumId w:val="2"/>
  </w:num>
  <w:num w:numId="18">
    <w:abstractNumId w:val="0"/>
  </w:num>
  <w:num w:numId="19">
    <w:abstractNumId w:val="11"/>
  </w:num>
  <w:num w:numId="20">
    <w:abstractNumId w:val="12"/>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24"/>
    <w:rsid w:val="000051D9"/>
    <w:rsid w:val="00005A20"/>
    <w:rsid w:val="000457FB"/>
    <w:rsid w:val="00052C57"/>
    <w:rsid w:val="00055AA1"/>
    <w:rsid w:val="00066988"/>
    <w:rsid w:val="000845C8"/>
    <w:rsid w:val="000A041A"/>
    <w:rsid w:val="000B479D"/>
    <w:rsid w:val="000D103F"/>
    <w:rsid w:val="000D4058"/>
    <w:rsid w:val="000D613F"/>
    <w:rsid w:val="000D633F"/>
    <w:rsid w:val="00100703"/>
    <w:rsid w:val="00101FCF"/>
    <w:rsid w:val="00103C2A"/>
    <w:rsid w:val="00106E14"/>
    <w:rsid w:val="00107025"/>
    <w:rsid w:val="001208AB"/>
    <w:rsid w:val="00120915"/>
    <w:rsid w:val="001215FC"/>
    <w:rsid w:val="00136B2F"/>
    <w:rsid w:val="0014664F"/>
    <w:rsid w:val="00146B9D"/>
    <w:rsid w:val="00153104"/>
    <w:rsid w:val="001607D9"/>
    <w:rsid w:val="00172275"/>
    <w:rsid w:val="00175210"/>
    <w:rsid w:val="00175DE1"/>
    <w:rsid w:val="00182A1D"/>
    <w:rsid w:val="00182A99"/>
    <w:rsid w:val="00186AF4"/>
    <w:rsid w:val="001A3A31"/>
    <w:rsid w:val="001A5BE8"/>
    <w:rsid w:val="001C7DA8"/>
    <w:rsid w:val="001E5FEC"/>
    <w:rsid w:val="001E7283"/>
    <w:rsid w:val="001E7F80"/>
    <w:rsid w:val="001F57C0"/>
    <w:rsid w:val="00206183"/>
    <w:rsid w:val="002148CF"/>
    <w:rsid w:val="00221293"/>
    <w:rsid w:val="00243A4F"/>
    <w:rsid w:val="0024660C"/>
    <w:rsid w:val="00252419"/>
    <w:rsid w:val="002538B3"/>
    <w:rsid w:val="002560A0"/>
    <w:rsid w:val="00256CA9"/>
    <w:rsid w:val="002574E2"/>
    <w:rsid w:val="002624FF"/>
    <w:rsid w:val="002654E7"/>
    <w:rsid w:val="00266B11"/>
    <w:rsid w:val="0028003E"/>
    <w:rsid w:val="002819C2"/>
    <w:rsid w:val="00291E43"/>
    <w:rsid w:val="002926CB"/>
    <w:rsid w:val="002941DA"/>
    <w:rsid w:val="002B1A1F"/>
    <w:rsid w:val="002B57E7"/>
    <w:rsid w:val="002D0566"/>
    <w:rsid w:val="002E1608"/>
    <w:rsid w:val="002E2F66"/>
    <w:rsid w:val="002F0497"/>
    <w:rsid w:val="00305A2F"/>
    <w:rsid w:val="00305D0B"/>
    <w:rsid w:val="00315E5E"/>
    <w:rsid w:val="00320118"/>
    <w:rsid w:val="00321012"/>
    <w:rsid w:val="00327A96"/>
    <w:rsid w:val="00332A65"/>
    <w:rsid w:val="003432C4"/>
    <w:rsid w:val="00346C2D"/>
    <w:rsid w:val="003550E1"/>
    <w:rsid w:val="00367318"/>
    <w:rsid w:val="003917B2"/>
    <w:rsid w:val="00392824"/>
    <w:rsid w:val="0039612A"/>
    <w:rsid w:val="003A3875"/>
    <w:rsid w:val="003A6124"/>
    <w:rsid w:val="003A7753"/>
    <w:rsid w:val="003B53DC"/>
    <w:rsid w:val="003C5A4F"/>
    <w:rsid w:val="003D093B"/>
    <w:rsid w:val="003E7F81"/>
    <w:rsid w:val="003F590A"/>
    <w:rsid w:val="003F7854"/>
    <w:rsid w:val="00413D2F"/>
    <w:rsid w:val="0041617C"/>
    <w:rsid w:val="0041744D"/>
    <w:rsid w:val="00421855"/>
    <w:rsid w:val="00424E4D"/>
    <w:rsid w:val="00425CA4"/>
    <w:rsid w:val="0042682C"/>
    <w:rsid w:val="00427C0B"/>
    <w:rsid w:val="0043466E"/>
    <w:rsid w:val="00435781"/>
    <w:rsid w:val="00447910"/>
    <w:rsid w:val="004500CA"/>
    <w:rsid w:val="004547F1"/>
    <w:rsid w:val="00462622"/>
    <w:rsid w:val="00474487"/>
    <w:rsid w:val="00477B2F"/>
    <w:rsid w:val="00484A1E"/>
    <w:rsid w:val="0048653D"/>
    <w:rsid w:val="00487B5F"/>
    <w:rsid w:val="00490045"/>
    <w:rsid w:val="004A1A1C"/>
    <w:rsid w:val="004A23CE"/>
    <w:rsid w:val="004B2558"/>
    <w:rsid w:val="004B44BC"/>
    <w:rsid w:val="004C438B"/>
    <w:rsid w:val="004D1858"/>
    <w:rsid w:val="004D727B"/>
    <w:rsid w:val="004E0811"/>
    <w:rsid w:val="004E1660"/>
    <w:rsid w:val="004F59FE"/>
    <w:rsid w:val="00502DB3"/>
    <w:rsid w:val="0051606E"/>
    <w:rsid w:val="005168D7"/>
    <w:rsid w:val="00527A59"/>
    <w:rsid w:val="005331AC"/>
    <w:rsid w:val="0053358A"/>
    <w:rsid w:val="00547698"/>
    <w:rsid w:val="005661B1"/>
    <w:rsid w:val="00571960"/>
    <w:rsid w:val="00572027"/>
    <w:rsid w:val="00573C0C"/>
    <w:rsid w:val="00574FFC"/>
    <w:rsid w:val="005B38C4"/>
    <w:rsid w:val="005B7F9B"/>
    <w:rsid w:val="005D2F3F"/>
    <w:rsid w:val="005E5144"/>
    <w:rsid w:val="00604F09"/>
    <w:rsid w:val="00613AD1"/>
    <w:rsid w:val="006147B1"/>
    <w:rsid w:val="00615C0A"/>
    <w:rsid w:val="0064174E"/>
    <w:rsid w:val="00646F00"/>
    <w:rsid w:val="00655CB7"/>
    <w:rsid w:val="00656E35"/>
    <w:rsid w:val="006649E9"/>
    <w:rsid w:val="00664D36"/>
    <w:rsid w:val="00667BF5"/>
    <w:rsid w:val="00672FAD"/>
    <w:rsid w:val="00682927"/>
    <w:rsid w:val="00690114"/>
    <w:rsid w:val="0069272F"/>
    <w:rsid w:val="0069630B"/>
    <w:rsid w:val="006A5843"/>
    <w:rsid w:val="006B47E8"/>
    <w:rsid w:val="006B504E"/>
    <w:rsid w:val="006C15B0"/>
    <w:rsid w:val="006C3A2A"/>
    <w:rsid w:val="006C4A42"/>
    <w:rsid w:val="006C5AF3"/>
    <w:rsid w:val="006D543E"/>
    <w:rsid w:val="006D6B99"/>
    <w:rsid w:val="006E0D69"/>
    <w:rsid w:val="006F2143"/>
    <w:rsid w:val="0070011F"/>
    <w:rsid w:val="007007CD"/>
    <w:rsid w:val="00703FE7"/>
    <w:rsid w:val="00707924"/>
    <w:rsid w:val="00711D5E"/>
    <w:rsid w:val="00717701"/>
    <w:rsid w:val="00721A2A"/>
    <w:rsid w:val="00732978"/>
    <w:rsid w:val="00733BBD"/>
    <w:rsid w:val="0074035E"/>
    <w:rsid w:val="0074081E"/>
    <w:rsid w:val="0075448D"/>
    <w:rsid w:val="00754F35"/>
    <w:rsid w:val="00763E15"/>
    <w:rsid w:val="0076627F"/>
    <w:rsid w:val="00771901"/>
    <w:rsid w:val="00782675"/>
    <w:rsid w:val="007840E4"/>
    <w:rsid w:val="00784726"/>
    <w:rsid w:val="007870BF"/>
    <w:rsid w:val="00790316"/>
    <w:rsid w:val="007A2E58"/>
    <w:rsid w:val="007A37B6"/>
    <w:rsid w:val="007A3EF8"/>
    <w:rsid w:val="007A5D88"/>
    <w:rsid w:val="007B38C2"/>
    <w:rsid w:val="007B608D"/>
    <w:rsid w:val="007C1DC6"/>
    <w:rsid w:val="007D41FF"/>
    <w:rsid w:val="007E5CD7"/>
    <w:rsid w:val="00804E61"/>
    <w:rsid w:val="00816EA3"/>
    <w:rsid w:val="008257AB"/>
    <w:rsid w:val="008262B7"/>
    <w:rsid w:val="00826952"/>
    <w:rsid w:val="0084351B"/>
    <w:rsid w:val="00863ACE"/>
    <w:rsid w:val="00870F62"/>
    <w:rsid w:val="00876C4F"/>
    <w:rsid w:val="008803BE"/>
    <w:rsid w:val="00883A50"/>
    <w:rsid w:val="0089308B"/>
    <w:rsid w:val="008B684F"/>
    <w:rsid w:val="008E591A"/>
    <w:rsid w:val="00911064"/>
    <w:rsid w:val="00922B44"/>
    <w:rsid w:val="00926C2B"/>
    <w:rsid w:val="009378DD"/>
    <w:rsid w:val="00940C50"/>
    <w:rsid w:val="0094660E"/>
    <w:rsid w:val="00950760"/>
    <w:rsid w:val="00957162"/>
    <w:rsid w:val="00963E93"/>
    <w:rsid w:val="00977F29"/>
    <w:rsid w:val="00977F6E"/>
    <w:rsid w:val="009801E4"/>
    <w:rsid w:val="00982504"/>
    <w:rsid w:val="00982C1F"/>
    <w:rsid w:val="009C2C2F"/>
    <w:rsid w:val="009D282E"/>
    <w:rsid w:val="009D7059"/>
    <w:rsid w:val="009E2461"/>
    <w:rsid w:val="009E4B6B"/>
    <w:rsid w:val="009F2B2C"/>
    <w:rsid w:val="00A17E64"/>
    <w:rsid w:val="00A40B25"/>
    <w:rsid w:val="00A410A5"/>
    <w:rsid w:val="00A41AB4"/>
    <w:rsid w:val="00A4530D"/>
    <w:rsid w:val="00A46C10"/>
    <w:rsid w:val="00A4734F"/>
    <w:rsid w:val="00A50EA5"/>
    <w:rsid w:val="00A633E7"/>
    <w:rsid w:val="00A701A2"/>
    <w:rsid w:val="00A77D04"/>
    <w:rsid w:val="00A87CCA"/>
    <w:rsid w:val="00A9226E"/>
    <w:rsid w:val="00A93EE0"/>
    <w:rsid w:val="00A95F13"/>
    <w:rsid w:val="00AC46F2"/>
    <w:rsid w:val="00AC5409"/>
    <w:rsid w:val="00AD1753"/>
    <w:rsid w:val="00AE0188"/>
    <w:rsid w:val="00AF04F3"/>
    <w:rsid w:val="00AF6185"/>
    <w:rsid w:val="00B03653"/>
    <w:rsid w:val="00B038B7"/>
    <w:rsid w:val="00B12EDF"/>
    <w:rsid w:val="00B20F5C"/>
    <w:rsid w:val="00B323FB"/>
    <w:rsid w:val="00B41B95"/>
    <w:rsid w:val="00B65FE8"/>
    <w:rsid w:val="00B72846"/>
    <w:rsid w:val="00B82705"/>
    <w:rsid w:val="00B82A55"/>
    <w:rsid w:val="00B853B4"/>
    <w:rsid w:val="00BA73B7"/>
    <w:rsid w:val="00BB2587"/>
    <w:rsid w:val="00BB2BA0"/>
    <w:rsid w:val="00BC274C"/>
    <w:rsid w:val="00BC5745"/>
    <w:rsid w:val="00BD195F"/>
    <w:rsid w:val="00BD5392"/>
    <w:rsid w:val="00BE6564"/>
    <w:rsid w:val="00C1296F"/>
    <w:rsid w:val="00C2559A"/>
    <w:rsid w:val="00C308BF"/>
    <w:rsid w:val="00C34E8B"/>
    <w:rsid w:val="00C40B3B"/>
    <w:rsid w:val="00C5019D"/>
    <w:rsid w:val="00C564E8"/>
    <w:rsid w:val="00C615B2"/>
    <w:rsid w:val="00C617C7"/>
    <w:rsid w:val="00C64AEB"/>
    <w:rsid w:val="00C64EBD"/>
    <w:rsid w:val="00C745DF"/>
    <w:rsid w:val="00C922AB"/>
    <w:rsid w:val="00C951D3"/>
    <w:rsid w:val="00CA153A"/>
    <w:rsid w:val="00CA600E"/>
    <w:rsid w:val="00CA6064"/>
    <w:rsid w:val="00CB236B"/>
    <w:rsid w:val="00CC0608"/>
    <w:rsid w:val="00CC5FFB"/>
    <w:rsid w:val="00CE22ED"/>
    <w:rsid w:val="00CE3819"/>
    <w:rsid w:val="00CE6490"/>
    <w:rsid w:val="00CF72E1"/>
    <w:rsid w:val="00D01CF4"/>
    <w:rsid w:val="00D06562"/>
    <w:rsid w:val="00D157F7"/>
    <w:rsid w:val="00D1588D"/>
    <w:rsid w:val="00D15953"/>
    <w:rsid w:val="00D1639C"/>
    <w:rsid w:val="00D17D70"/>
    <w:rsid w:val="00D20105"/>
    <w:rsid w:val="00D262F6"/>
    <w:rsid w:val="00D41581"/>
    <w:rsid w:val="00D4366E"/>
    <w:rsid w:val="00D642EC"/>
    <w:rsid w:val="00D77181"/>
    <w:rsid w:val="00D77598"/>
    <w:rsid w:val="00DA01CC"/>
    <w:rsid w:val="00DA45AF"/>
    <w:rsid w:val="00DA5BBA"/>
    <w:rsid w:val="00DA6FCB"/>
    <w:rsid w:val="00DC20FA"/>
    <w:rsid w:val="00DC40DE"/>
    <w:rsid w:val="00DC73BE"/>
    <w:rsid w:val="00DE05CF"/>
    <w:rsid w:val="00E1370B"/>
    <w:rsid w:val="00E14BA6"/>
    <w:rsid w:val="00E24302"/>
    <w:rsid w:val="00E25490"/>
    <w:rsid w:val="00E3378C"/>
    <w:rsid w:val="00E57B08"/>
    <w:rsid w:val="00E67B47"/>
    <w:rsid w:val="00E81B68"/>
    <w:rsid w:val="00E94AC8"/>
    <w:rsid w:val="00EA3904"/>
    <w:rsid w:val="00EA6101"/>
    <w:rsid w:val="00EC1A30"/>
    <w:rsid w:val="00EC2BD3"/>
    <w:rsid w:val="00EF0FC8"/>
    <w:rsid w:val="00EF33DA"/>
    <w:rsid w:val="00EF6208"/>
    <w:rsid w:val="00F07D9E"/>
    <w:rsid w:val="00F11AD7"/>
    <w:rsid w:val="00F16E33"/>
    <w:rsid w:val="00F25EF5"/>
    <w:rsid w:val="00F50E3E"/>
    <w:rsid w:val="00F50FEA"/>
    <w:rsid w:val="00F615B4"/>
    <w:rsid w:val="00FA4586"/>
    <w:rsid w:val="00FB4760"/>
    <w:rsid w:val="00FB6CA7"/>
    <w:rsid w:val="00FB7E0B"/>
    <w:rsid w:val="00FC779F"/>
    <w:rsid w:val="00FD3AAC"/>
    <w:rsid w:val="00FE7C03"/>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98136"/>
  <w15:chartTrackingRefBased/>
  <w15:docId w15:val="{13714E8C-130A-423E-994A-93220A1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15"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EA5"/>
    <w:pPr>
      <w:spacing w:after="40" w:line="360" w:lineRule="auto"/>
      <w:ind w:firstLine="576"/>
      <w:jc w:val="both"/>
    </w:pPr>
    <w:rPr>
      <w:rFonts w:ascii="Times New Roman" w:hAnsi="Times New Roman"/>
      <w:sz w:val="24"/>
    </w:rPr>
  </w:style>
  <w:style w:type="paragraph" w:styleId="Heading1">
    <w:name w:val="heading 1"/>
    <w:basedOn w:val="Normal"/>
    <w:next w:val="Normal"/>
    <w:link w:val="Heading1Char"/>
    <w:uiPriority w:val="9"/>
    <w:qFormat/>
    <w:rsid w:val="006C15B0"/>
    <w:pPr>
      <w:keepNext/>
      <w:keepLines/>
      <w:numPr>
        <w:numId w:val="1"/>
      </w:numPr>
      <w:spacing w:before="240" w:after="0"/>
      <w:jc w:val="center"/>
      <w:outlineLvl w:val="0"/>
    </w:pPr>
    <w:rPr>
      <w:rFonts w:eastAsiaTheme="majorEastAsia" w:cstheme="majorBidi"/>
      <w:b/>
      <w:sz w:val="28"/>
      <w:szCs w:val="32"/>
      <w:lang w:val="en-ID"/>
    </w:rPr>
  </w:style>
  <w:style w:type="paragraph" w:styleId="Heading2">
    <w:name w:val="heading 2"/>
    <w:basedOn w:val="Normal"/>
    <w:next w:val="Normal"/>
    <w:link w:val="Heading2Char"/>
    <w:autoRedefine/>
    <w:uiPriority w:val="9"/>
    <w:unhideWhenUsed/>
    <w:qFormat/>
    <w:rsid w:val="00F07D9E"/>
    <w:pPr>
      <w:keepNext/>
      <w:keepLines/>
      <w:numPr>
        <w:ilvl w:val="1"/>
        <w:numId w:val="1"/>
      </w:numPr>
      <w:spacing w:before="40" w:after="24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3E7F81"/>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48653D"/>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7B38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38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38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B38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B38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5B0"/>
    <w:rPr>
      <w:rFonts w:ascii="Times New Roman" w:eastAsiaTheme="majorEastAsia" w:hAnsi="Times New Roman" w:cstheme="majorBidi"/>
      <w:b/>
      <w:sz w:val="28"/>
      <w:szCs w:val="32"/>
      <w:lang w:val="en-ID"/>
    </w:rPr>
  </w:style>
  <w:style w:type="character" w:customStyle="1" w:styleId="Heading2Char">
    <w:name w:val="Heading 2 Char"/>
    <w:basedOn w:val="DefaultParagraphFont"/>
    <w:link w:val="Heading2"/>
    <w:uiPriority w:val="9"/>
    <w:rsid w:val="00F07D9E"/>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3E7F81"/>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8653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7B38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B38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B38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B38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38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7B38C2"/>
    <w:pPr>
      <w:ind w:left="720"/>
      <w:contextualSpacing/>
    </w:pPr>
  </w:style>
  <w:style w:type="paragraph" w:styleId="Title">
    <w:name w:val="Title"/>
    <w:basedOn w:val="BodyText"/>
    <w:next w:val="Normal"/>
    <w:link w:val="TitleChar"/>
    <w:uiPriority w:val="10"/>
    <w:qFormat/>
    <w:rsid w:val="00A9226E"/>
    <w:pPr>
      <w:spacing w:after="0" w:line="480" w:lineRule="auto"/>
      <w:ind w:firstLine="720"/>
    </w:pPr>
    <w:rPr>
      <w:b/>
      <w:szCs w:val="24"/>
    </w:rPr>
  </w:style>
  <w:style w:type="character" w:customStyle="1" w:styleId="TitleChar">
    <w:name w:val="Title Char"/>
    <w:basedOn w:val="DefaultParagraphFont"/>
    <w:link w:val="Title"/>
    <w:uiPriority w:val="10"/>
    <w:rsid w:val="00A9226E"/>
    <w:rPr>
      <w:b/>
      <w:sz w:val="24"/>
      <w:szCs w:val="24"/>
    </w:rPr>
  </w:style>
  <w:style w:type="paragraph" w:styleId="BodyText">
    <w:name w:val="Body Text"/>
    <w:basedOn w:val="Normal"/>
    <w:link w:val="BodyTextChar"/>
    <w:uiPriority w:val="99"/>
    <w:semiHidden/>
    <w:unhideWhenUsed/>
    <w:rsid w:val="00A9226E"/>
    <w:pPr>
      <w:spacing w:after="120"/>
    </w:pPr>
  </w:style>
  <w:style w:type="character" w:customStyle="1" w:styleId="BodyTextChar">
    <w:name w:val="Body Text Char"/>
    <w:basedOn w:val="DefaultParagraphFont"/>
    <w:link w:val="BodyText"/>
    <w:uiPriority w:val="99"/>
    <w:semiHidden/>
    <w:rsid w:val="00A9226E"/>
  </w:style>
  <w:style w:type="paragraph" w:styleId="TOCHeading">
    <w:name w:val="TOC Heading"/>
    <w:basedOn w:val="Heading1"/>
    <w:next w:val="Normal"/>
    <w:uiPriority w:val="39"/>
    <w:unhideWhenUsed/>
    <w:qFormat/>
    <w:rsid w:val="004A23CE"/>
    <w:pPr>
      <w:numPr>
        <w:numId w:val="0"/>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A23CE"/>
    <w:pPr>
      <w:spacing w:after="100"/>
    </w:pPr>
  </w:style>
  <w:style w:type="paragraph" w:styleId="TOC2">
    <w:name w:val="toc 2"/>
    <w:basedOn w:val="Normal"/>
    <w:next w:val="Normal"/>
    <w:autoRedefine/>
    <w:uiPriority w:val="39"/>
    <w:unhideWhenUsed/>
    <w:rsid w:val="004A23CE"/>
    <w:pPr>
      <w:spacing w:after="100"/>
      <w:ind w:left="240"/>
    </w:pPr>
  </w:style>
  <w:style w:type="paragraph" w:styleId="TOC3">
    <w:name w:val="toc 3"/>
    <w:basedOn w:val="Normal"/>
    <w:next w:val="Normal"/>
    <w:autoRedefine/>
    <w:uiPriority w:val="39"/>
    <w:unhideWhenUsed/>
    <w:rsid w:val="004A23CE"/>
    <w:pPr>
      <w:spacing w:after="100"/>
      <w:ind w:left="480"/>
    </w:pPr>
  </w:style>
  <w:style w:type="character" w:styleId="Hyperlink">
    <w:name w:val="Hyperlink"/>
    <w:basedOn w:val="DefaultParagraphFont"/>
    <w:uiPriority w:val="99"/>
    <w:unhideWhenUsed/>
    <w:rsid w:val="004A23CE"/>
    <w:rPr>
      <w:color w:val="0563C1" w:themeColor="hyperlink"/>
      <w:u w:val="single"/>
    </w:rPr>
  </w:style>
  <w:style w:type="paragraph" w:styleId="Header">
    <w:name w:val="header"/>
    <w:basedOn w:val="Normal"/>
    <w:link w:val="HeaderChar"/>
    <w:uiPriority w:val="99"/>
    <w:unhideWhenUsed/>
    <w:rsid w:val="00447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910"/>
    <w:rPr>
      <w:rFonts w:ascii="Times New Roman" w:hAnsi="Times New Roman"/>
      <w:sz w:val="24"/>
    </w:rPr>
  </w:style>
  <w:style w:type="paragraph" w:styleId="Footer">
    <w:name w:val="footer"/>
    <w:basedOn w:val="Normal"/>
    <w:link w:val="FooterChar"/>
    <w:uiPriority w:val="99"/>
    <w:unhideWhenUsed/>
    <w:rsid w:val="00447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910"/>
    <w:rPr>
      <w:rFonts w:ascii="Times New Roman" w:hAnsi="Times New Roman"/>
      <w:sz w:val="24"/>
    </w:rPr>
  </w:style>
  <w:style w:type="character" w:customStyle="1" w:styleId="ListParagraphChar">
    <w:name w:val="List Paragraph Char"/>
    <w:link w:val="ListParagraph"/>
    <w:uiPriority w:val="34"/>
    <w:locked/>
    <w:rsid w:val="00B82A55"/>
    <w:rPr>
      <w:rFonts w:ascii="Times New Roman" w:hAnsi="Times New Roman"/>
      <w:sz w:val="24"/>
    </w:rPr>
  </w:style>
  <w:style w:type="paragraph" w:styleId="Caption">
    <w:name w:val="caption"/>
    <w:basedOn w:val="Normal"/>
    <w:next w:val="Normal"/>
    <w:uiPriority w:val="35"/>
    <w:unhideWhenUsed/>
    <w:qFormat/>
    <w:rsid w:val="00547698"/>
    <w:pPr>
      <w:keepNext/>
      <w:keepLines/>
      <w:spacing w:after="120"/>
      <w:ind w:firstLine="720"/>
      <w:jc w:val="center"/>
    </w:pPr>
    <w:rPr>
      <w:b/>
      <w:iCs/>
      <w:szCs w:val="18"/>
    </w:rPr>
  </w:style>
  <w:style w:type="table" w:styleId="GridTable1Light">
    <w:name w:val="Grid Table 1 Light"/>
    <w:basedOn w:val="TableNormal"/>
    <w:uiPriority w:val="46"/>
    <w:rsid w:val="00320118"/>
    <w:pPr>
      <w:spacing w:after="0" w:line="240" w:lineRule="auto"/>
    </w:pPr>
    <w:rPr>
      <w:sz w:val="24"/>
      <w:szCs w:val="24"/>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dex1">
    <w:name w:val="index 1"/>
    <w:basedOn w:val="Normal"/>
    <w:next w:val="Normal"/>
    <w:autoRedefine/>
    <w:uiPriority w:val="99"/>
    <w:semiHidden/>
    <w:unhideWhenUsed/>
    <w:rsid w:val="005E5144"/>
    <w:pPr>
      <w:spacing w:after="0"/>
      <w:ind w:left="240" w:hanging="240"/>
    </w:pPr>
    <w:rPr>
      <w:rFonts w:asciiTheme="minorHAnsi" w:hAnsiTheme="minorHAnsi"/>
      <w:szCs w:val="24"/>
    </w:rPr>
  </w:style>
  <w:style w:type="paragraph" w:styleId="TableofFigures">
    <w:name w:val="table of figures"/>
    <w:basedOn w:val="Normal"/>
    <w:next w:val="Normal"/>
    <w:uiPriority w:val="99"/>
    <w:unhideWhenUsed/>
    <w:rsid w:val="000D613F"/>
    <w:pPr>
      <w:spacing w:after="0"/>
    </w:pPr>
  </w:style>
  <w:style w:type="paragraph" w:styleId="ListBullet4">
    <w:name w:val="List Bullet 4"/>
    <w:basedOn w:val="Normal"/>
    <w:uiPriority w:val="15"/>
    <w:unhideWhenUsed/>
    <w:rsid w:val="0069630B"/>
    <w:pPr>
      <w:numPr>
        <w:numId w:val="18"/>
      </w:numPr>
      <w:spacing w:after="0"/>
      <w:contextualSpacing/>
    </w:pPr>
    <w:rPr>
      <w:rFonts w:asciiTheme="minorHAnsi" w:hAnsiTheme="minorHAnsi"/>
      <w:szCs w:val="24"/>
    </w:rPr>
  </w:style>
  <w:style w:type="table" w:styleId="TableGrid">
    <w:name w:val="Table Grid"/>
    <w:basedOn w:val="TableNormal"/>
    <w:uiPriority w:val="39"/>
    <w:rsid w:val="00A93EE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Pus">
    <w:name w:val="DafPus"/>
    <w:basedOn w:val="Normal"/>
    <w:link w:val="DafPusChar"/>
    <w:qFormat/>
    <w:rsid w:val="00321012"/>
    <w:pPr>
      <w:widowControl w:val="0"/>
      <w:autoSpaceDE w:val="0"/>
      <w:autoSpaceDN w:val="0"/>
      <w:adjustRightInd w:val="0"/>
      <w:ind w:firstLine="432"/>
    </w:pPr>
  </w:style>
  <w:style w:type="paragraph" w:customStyle="1" w:styleId="Tabel">
    <w:name w:val="Tabel"/>
    <w:basedOn w:val="Normal"/>
    <w:link w:val="TabelChar"/>
    <w:qFormat/>
    <w:rsid w:val="00655CB7"/>
    <w:pPr>
      <w:spacing w:line="276" w:lineRule="auto"/>
      <w:ind w:firstLine="0"/>
    </w:pPr>
  </w:style>
  <w:style w:type="character" w:customStyle="1" w:styleId="DafPusChar">
    <w:name w:val="DafPus Char"/>
    <w:basedOn w:val="DefaultParagraphFont"/>
    <w:link w:val="DafPus"/>
    <w:rsid w:val="00321012"/>
    <w:rPr>
      <w:rFonts w:ascii="Times New Roman" w:hAnsi="Times New Roman"/>
      <w:sz w:val="24"/>
    </w:rPr>
  </w:style>
  <w:style w:type="paragraph" w:customStyle="1" w:styleId="Gambar">
    <w:name w:val="Gambar"/>
    <w:basedOn w:val="Normal"/>
    <w:link w:val="GambarChar"/>
    <w:qFormat/>
    <w:rsid w:val="00E57B08"/>
    <w:pPr>
      <w:ind w:firstLine="0"/>
      <w:jc w:val="center"/>
    </w:pPr>
    <w:rPr>
      <w:noProof/>
    </w:rPr>
  </w:style>
  <w:style w:type="character" w:customStyle="1" w:styleId="TabelChar">
    <w:name w:val="Tabel Char"/>
    <w:basedOn w:val="DefaultParagraphFont"/>
    <w:link w:val="Tabel"/>
    <w:rsid w:val="00655CB7"/>
    <w:rPr>
      <w:rFonts w:ascii="Times New Roman" w:hAnsi="Times New Roman"/>
      <w:sz w:val="24"/>
    </w:rPr>
  </w:style>
  <w:style w:type="character" w:customStyle="1" w:styleId="GambarChar">
    <w:name w:val="Gambar Char"/>
    <w:basedOn w:val="DefaultParagraphFont"/>
    <w:link w:val="Gambar"/>
    <w:rsid w:val="00E57B08"/>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C0426-3C8F-4AA5-96B4-44FD09E16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31</Pages>
  <Words>10457</Words>
  <Characters>59609</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283</cp:revision>
  <dcterms:created xsi:type="dcterms:W3CDTF">2018-11-03T06:58:00Z</dcterms:created>
  <dcterms:modified xsi:type="dcterms:W3CDTF">2018-11-0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